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B5AE65" w14:textId="77777777" w:rsidR="00CB5DFF" w:rsidRDefault="00CB5DFF" w:rsidP="00CB5DFF"/>
    <w:p w14:paraId="74F02E08" w14:textId="77777777" w:rsidR="00CB5DFF" w:rsidRDefault="00CB5DFF" w:rsidP="00CB5DFF">
      <w:pPr>
        <w:jc w:val="center"/>
        <w:rPr>
          <w:b/>
        </w:rPr>
      </w:pPr>
      <w:r>
        <w:rPr>
          <w:b/>
        </w:rPr>
        <w:t>Základní škola a Mateřská škola Město Libavá, příspěvková organizace</w:t>
      </w:r>
    </w:p>
    <w:p w14:paraId="3D22E4D7" w14:textId="77777777" w:rsidR="00CB5DFF" w:rsidRDefault="00CB5DFF" w:rsidP="00CB5DFF">
      <w:pPr>
        <w:jc w:val="center"/>
      </w:pPr>
      <w:r>
        <w:t>Náměstí 150, 78307 Město Libavá</w:t>
      </w:r>
    </w:p>
    <w:p w14:paraId="7EB1D05D" w14:textId="77777777" w:rsidR="00CB5DFF" w:rsidRDefault="00CB5DFF" w:rsidP="00CB5DFF">
      <w:r>
        <w:t xml:space="preserve">telefon: 585 043 019, 774 442 066     e-mail: </w:t>
      </w:r>
      <w:hyperlink r:id="rId5" w:history="1">
        <w:r>
          <w:rPr>
            <w:rStyle w:val="Hypertextovodkaz"/>
          </w:rPr>
          <w:t>zsmestolibava@seznam.cz</w:t>
        </w:r>
      </w:hyperlink>
      <w:r>
        <w:t xml:space="preserve">   IČO : 05388864</w:t>
      </w:r>
    </w:p>
    <w:p w14:paraId="06936BD6" w14:textId="77777777" w:rsidR="00CB5DFF" w:rsidRDefault="00CB5DFF" w:rsidP="00CB5DFF"/>
    <w:p w14:paraId="609CA185" w14:textId="77777777" w:rsidR="00CB5DFF" w:rsidRDefault="00CB5DFF" w:rsidP="00CB5DFF">
      <w:pPr>
        <w:jc w:val="center"/>
      </w:pPr>
    </w:p>
    <w:p w14:paraId="73ED4EAB" w14:textId="77777777" w:rsidR="00CB5DFF" w:rsidRDefault="00CB5DFF" w:rsidP="00CB5DFF">
      <w:pPr>
        <w:jc w:val="center"/>
      </w:pPr>
    </w:p>
    <w:p w14:paraId="71EFF0C7" w14:textId="77777777" w:rsidR="00CB5DFF" w:rsidRDefault="00CB5DFF" w:rsidP="00CB5DFF">
      <w:pPr>
        <w:jc w:val="center"/>
      </w:pPr>
      <w:r>
        <w:t xml:space="preserve"> </w:t>
      </w:r>
    </w:p>
    <w:p w14:paraId="1CF4E979" w14:textId="77777777" w:rsidR="00CB5DFF" w:rsidRDefault="00CB5DFF" w:rsidP="00CB5DFF">
      <w:pPr>
        <w:jc w:val="center"/>
      </w:pPr>
    </w:p>
    <w:p w14:paraId="7AAD7F13" w14:textId="77777777" w:rsidR="00CB5DFF" w:rsidRDefault="00CB5DFF" w:rsidP="00CB5DFF">
      <w:pPr>
        <w:jc w:val="center"/>
      </w:pPr>
    </w:p>
    <w:p w14:paraId="6CF0FDFA" w14:textId="77777777" w:rsidR="00CB5DFF" w:rsidRDefault="00CB5DFF" w:rsidP="00CB5DFF">
      <w:pPr>
        <w:jc w:val="center"/>
      </w:pPr>
    </w:p>
    <w:p w14:paraId="744C463F" w14:textId="77777777" w:rsidR="00CB5DFF" w:rsidRDefault="00CB5DFF" w:rsidP="00CB5DFF">
      <w:pPr>
        <w:jc w:val="center"/>
      </w:pPr>
    </w:p>
    <w:p w14:paraId="2D2FC46B" w14:textId="77777777" w:rsidR="00CB5DFF" w:rsidRDefault="00CB5DFF" w:rsidP="00CB5DFF">
      <w:pPr>
        <w:jc w:val="center"/>
      </w:pPr>
    </w:p>
    <w:p w14:paraId="1C8EF525" w14:textId="77777777" w:rsidR="00CB5DFF" w:rsidRDefault="00CB5DFF" w:rsidP="00CB5DFF">
      <w:pPr>
        <w:jc w:val="center"/>
      </w:pPr>
    </w:p>
    <w:p w14:paraId="335F4FBA" w14:textId="77777777" w:rsidR="00CB5DFF" w:rsidRDefault="00CB5DFF" w:rsidP="00CB5DFF">
      <w:pPr>
        <w:jc w:val="center"/>
      </w:pPr>
    </w:p>
    <w:p w14:paraId="6A8270C1" w14:textId="77777777" w:rsidR="00CB5DFF" w:rsidRDefault="00CB5DFF" w:rsidP="00CB5DFF">
      <w:pPr>
        <w:jc w:val="center"/>
      </w:pPr>
    </w:p>
    <w:p w14:paraId="292C8251" w14:textId="77777777" w:rsidR="00CB5DFF" w:rsidRDefault="00CB5DFF" w:rsidP="00CB5DFF">
      <w:pPr>
        <w:jc w:val="center"/>
      </w:pPr>
    </w:p>
    <w:p w14:paraId="2B902DFA" w14:textId="77777777" w:rsidR="00CB5DFF" w:rsidRDefault="00CB5DFF" w:rsidP="00CB5DFF">
      <w:pPr>
        <w:jc w:val="center"/>
      </w:pPr>
    </w:p>
    <w:p w14:paraId="55408D69" w14:textId="77777777" w:rsidR="00CB5DFF" w:rsidRDefault="00CB5DFF" w:rsidP="00CB5DFF">
      <w:pPr>
        <w:jc w:val="center"/>
      </w:pPr>
    </w:p>
    <w:p w14:paraId="287DDAD3" w14:textId="77777777" w:rsidR="00CB5DFF" w:rsidRDefault="00CB5DFF" w:rsidP="00CB5DFF">
      <w:pPr>
        <w:jc w:val="center"/>
      </w:pPr>
    </w:p>
    <w:p w14:paraId="7F4096C8" w14:textId="77777777" w:rsidR="00CB5DFF" w:rsidRDefault="00CB5DFF" w:rsidP="00CB5DFF">
      <w:pPr>
        <w:jc w:val="center"/>
      </w:pPr>
    </w:p>
    <w:p w14:paraId="6BE57775" w14:textId="1C7255A2" w:rsidR="00CB5DFF" w:rsidRDefault="00CB5DFF" w:rsidP="00CB5DFF">
      <w:pPr>
        <w:spacing w:line="360" w:lineRule="auto"/>
        <w:jc w:val="center"/>
        <w:rPr>
          <w:b/>
          <w:sz w:val="40"/>
          <w:szCs w:val="40"/>
        </w:rPr>
      </w:pPr>
      <w:r>
        <w:rPr>
          <w:b/>
          <w:sz w:val="40"/>
          <w:szCs w:val="40"/>
        </w:rPr>
        <w:t xml:space="preserve">Preventivní program školy </w:t>
      </w:r>
    </w:p>
    <w:p w14:paraId="5D24A6A2" w14:textId="74A59231" w:rsidR="00CB5DFF" w:rsidRDefault="00A33061" w:rsidP="00CB5DFF">
      <w:pPr>
        <w:spacing w:line="360" w:lineRule="auto"/>
        <w:jc w:val="center"/>
      </w:pPr>
      <w:r>
        <w:t>pro školní rok 2021/ 2022</w:t>
      </w:r>
    </w:p>
    <w:p w14:paraId="62197AAD" w14:textId="77777777" w:rsidR="00CB5DFF" w:rsidRDefault="00CB5DFF" w:rsidP="00CB5DFF">
      <w:pPr>
        <w:spacing w:line="360" w:lineRule="auto"/>
        <w:jc w:val="center"/>
      </w:pPr>
    </w:p>
    <w:p w14:paraId="06843949" w14:textId="77777777" w:rsidR="00CB5DFF" w:rsidRDefault="00CB5DFF" w:rsidP="00CB5DFF"/>
    <w:p w14:paraId="1996515B" w14:textId="77777777" w:rsidR="00CB5DFF" w:rsidRDefault="00CB5DFF" w:rsidP="00CB5DFF"/>
    <w:p w14:paraId="36BBCD80" w14:textId="77777777" w:rsidR="00CB5DFF" w:rsidRDefault="00CB5DFF" w:rsidP="00CB5DFF"/>
    <w:p w14:paraId="5DC77F3D" w14:textId="77777777" w:rsidR="00CB5DFF" w:rsidRDefault="00CB5DFF" w:rsidP="00CB5DFF"/>
    <w:p w14:paraId="49693BE6" w14:textId="77777777" w:rsidR="00CB5DFF" w:rsidRDefault="00CB5DFF" w:rsidP="00CB5DFF"/>
    <w:p w14:paraId="652BC03E" w14:textId="77777777" w:rsidR="00CB5DFF" w:rsidRDefault="00CB5DFF" w:rsidP="00CB5DFF"/>
    <w:p w14:paraId="5A7AF49F" w14:textId="77777777" w:rsidR="00CB5DFF" w:rsidRDefault="00CB5DFF" w:rsidP="00CB5DFF"/>
    <w:p w14:paraId="3A075965" w14:textId="77777777" w:rsidR="00CB5DFF" w:rsidRDefault="00CB5DFF" w:rsidP="00CB5DFF"/>
    <w:p w14:paraId="46FD452B" w14:textId="77777777" w:rsidR="00CB5DFF" w:rsidRDefault="00CB5DFF" w:rsidP="00CB5DFF"/>
    <w:p w14:paraId="7D53556A" w14:textId="77777777" w:rsidR="00CB5DFF" w:rsidRDefault="00CB5DFF" w:rsidP="00CB5DFF"/>
    <w:p w14:paraId="0100B8B3" w14:textId="77777777" w:rsidR="00CB5DFF" w:rsidRDefault="00CB5DFF" w:rsidP="00CB5DFF"/>
    <w:p w14:paraId="13BA61CE" w14:textId="77777777" w:rsidR="00CB5DFF" w:rsidRDefault="00CB5DFF" w:rsidP="00CB5DFF"/>
    <w:p w14:paraId="7046C6D8" w14:textId="77777777" w:rsidR="00CB5DFF" w:rsidRDefault="00CB5DFF" w:rsidP="00CB5DFF"/>
    <w:p w14:paraId="66473BD9" w14:textId="77777777" w:rsidR="00CB5DFF" w:rsidRDefault="00CB5DFF" w:rsidP="00CB5DFF"/>
    <w:p w14:paraId="55CFE14D" w14:textId="77777777" w:rsidR="00CB5DFF" w:rsidRDefault="00CB5DFF" w:rsidP="00CB5DFF"/>
    <w:p w14:paraId="23032F46" w14:textId="77777777" w:rsidR="00CB5DFF" w:rsidRDefault="00CB5DFF" w:rsidP="00CB5DFF"/>
    <w:p w14:paraId="4C396446" w14:textId="77777777" w:rsidR="00CB5DFF" w:rsidRDefault="00CB5DFF" w:rsidP="00CB5DFF"/>
    <w:p w14:paraId="50C8B515" w14:textId="77777777" w:rsidR="00CB5DFF" w:rsidRDefault="00CB5DFF" w:rsidP="00CB5DFF">
      <w:r>
        <w:t>Školní metodik prevence: Mgr. Alena Polesová</w:t>
      </w:r>
    </w:p>
    <w:p w14:paraId="3ED7D6CC" w14:textId="2E0A9BB7" w:rsidR="00CB5DFF" w:rsidRDefault="00CB5DFF" w:rsidP="00CB5DFF">
      <w:r>
        <w:t>Ředitelka školy: Mgr. Lenka Šestáková</w:t>
      </w:r>
    </w:p>
    <w:p w14:paraId="795826B9" w14:textId="77777777" w:rsidR="00CB5DFF" w:rsidRDefault="00CB5DFF" w:rsidP="00CB5DFF"/>
    <w:p w14:paraId="45D28683" w14:textId="77777777" w:rsidR="00CB5DFF" w:rsidRDefault="00CB5DFF" w:rsidP="00CB5DFF"/>
    <w:p w14:paraId="387F1A72" w14:textId="77777777" w:rsidR="00CB5DFF" w:rsidRDefault="00CB5DFF" w:rsidP="00CB5DFF"/>
    <w:p w14:paraId="7F264C7F" w14:textId="77777777" w:rsidR="00CB5DFF" w:rsidRDefault="00CB5DFF" w:rsidP="00CB5DFF">
      <w:pPr>
        <w:pStyle w:val="Normlnweb"/>
      </w:pPr>
    </w:p>
    <w:p w14:paraId="1796A53E" w14:textId="77777777" w:rsidR="009D1EC9" w:rsidRDefault="009D1EC9" w:rsidP="00CB5DFF">
      <w:pPr>
        <w:pStyle w:val="Normlnweb"/>
      </w:pPr>
    </w:p>
    <w:p w14:paraId="094E04A8" w14:textId="77777777" w:rsidR="009D1EC9" w:rsidRDefault="009D1EC9" w:rsidP="00CB5DFF">
      <w:pPr>
        <w:pStyle w:val="Normlnweb"/>
      </w:pPr>
    </w:p>
    <w:p w14:paraId="7B51901B" w14:textId="77777777" w:rsidR="00CB5DFF" w:rsidRDefault="00CB5DFF" w:rsidP="00CB5DFF">
      <w:pPr>
        <w:pStyle w:val="Normlnweb"/>
        <w:rPr>
          <w:b/>
          <w:u w:val="single"/>
        </w:rPr>
      </w:pPr>
      <w:r>
        <w:rPr>
          <w:rStyle w:val="Siln"/>
          <w:b w:val="0"/>
          <w:u w:val="single"/>
        </w:rPr>
        <w:lastRenderedPageBreak/>
        <w:t xml:space="preserve">I. </w:t>
      </w:r>
      <w:proofErr w:type="gramStart"/>
      <w:r>
        <w:rPr>
          <w:rStyle w:val="Siln"/>
          <w:b w:val="0"/>
          <w:u w:val="single"/>
        </w:rPr>
        <w:t>Úvod :</w:t>
      </w:r>
      <w:proofErr w:type="gramEnd"/>
      <w:r>
        <w:rPr>
          <w:rStyle w:val="Siln"/>
          <w:b w:val="0"/>
          <w:u w:val="single"/>
        </w:rPr>
        <w:t xml:space="preserve"> </w:t>
      </w:r>
    </w:p>
    <w:p w14:paraId="02AB1C52" w14:textId="5F106EBB" w:rsidR="00CB5DFF" w:rsidRDefault="00B55704" w:rsidP="005C7995">
      <w:pPr>
        <w:pStyle w:val="Bezmezer"/>
        <w:ind w:firstLine="360"/>
      </w:pPr>
      <w:r>
        <w:t>P</w:t>
      </w:r>
      <w:r w:rsidR="00CB5DFF">
        <w:t>reventivní program vychází z pokynu MŠMT</w:t>
      </w:r>
      <w:r>
        <w:t xml:space="preserve"> </w:t>
      </w:r>
      <w:r w:rsidR="005C7995">
        <w:t>a jeho c</w:t>
      </w:r>
      <w:r w:rsidR="00CB5DFF">
        <w:t xml:space="preserve">ílem je spolu s rodiči formovat </w:t>
      </w:r>
      <w:r w:rsidR="00095B41">
        <w:t xml:space="preserve">v době školní docházky </w:t>
      </w:r>
      <w:r w:rsidR="00CB5DFF">
        <w:t xml:space="preserve">osobnost žáka, který je s ohledem na svůj věk schopný orientovat se v dané problematice, cení si svého zdraví, umí rozumně nakládat se svým volným časem, je zodpovědný za vlastní chování, způsob života a má osvojené základní sociální dovednosti. </w:t>
      </w:r>
    </w:p>
    <w:p w14:paraId="796A2644" w14:textId="0A2E1362" w:rsidR="00CB5DFF" w:rsidRDefault="006A2F74" w:rsidP="00CB5DFF">
      <w:pPr>
        <w:pStyle w:val="Bezmezer"/>
        <w:ind w:firstLine="360"/>
      </w:pPr>
      <w:r>
        <w:t>Primární prevence je týmová práce, podílejí</w:t>
      </w:r>
      <w:r w:rsidR="00BE1989">
        <w:t xml:space="preserve"> se na ní</w:t>
      </w:r>
      <w:r>
        <w:t xml:space="preserve"> všichni pedagogičtí i </w:t>
      </w:r>
      <w:r w:rsidR="00113815">
        <w:t>n</w:t>
      </w:r>
      <w:r>
        <w:t>epedagogičtí pracovníci školy</w:t>
      </w:r>
      <w:r w:rsidR="00BE1989">
        <w:t>, kteří se snaží přispívat ke zdravému klimatu školy.</w:t>
      </w:r>
      <w:r>
        <w:t xml:space="preserve"> </w:t>
      </w:r>
      <w:r w:rsidR="00CB5DFF">
        <w:t>V průběhu každého školního roku sledujeme situaci ve škole, všímáme si aktuálních problémů</w:t>
      </w:r>
      <w:r w:rsidR="00113815">
        <w:t>, které</w:t>
      </w:r>
      <w:r w:rsidR="00CB5DFF">
        <w:t xml:space="preserve"> </w:t>
      </w:r>
      <w:r w:rsidR="0021703D">
        <w:t xml:space="preserve">se snažíme řešit rychle a pohotově, přičemž </w:t>
      </w:r>
      <w:r w:rsidR="00CB5DFF">
        <w:t>vycházíme z</w:t>
      </w:r>
      <w:r w:rsidR="00A33061">
        <w:t xml:space="preserve"> krizového plánu a </w:t>
      </w:r>
      <w:r w:rsidR="00CB5DFF">
        <w:t> předešlých pozitivních zkušeností</w:t>
      </w:r>
      <w:r w:rsidR="00BE1989">
        <w:t>.</w:t>
      </w:r>
      <w:r w:rsidR="00113815" w:rsidRPr="00113815">
        <w:t xml:space="preserve"> </w:t>
      </w:r>
    </w:p>
    <w:p w14:paraId="784AEC8C" w14:textId="2E7B21D8" w:rsidR="00CB5DFF" w:rsidRDefault="00BE1989" w:rsidP="00BE1989">
      <w:pPr>
        <w:pStyle w:val="Bezmezer"/>
        <w:ind w:firstLine="360"/>
      </w:pPr>
      <w:r>
        <w:t>P</w:t>
      </w:r>
      <w:r w:rsidR="00CB5DFF">
        <w:t xml:space="preserve">reventivní program obsahuje základní strategie a zásady, kterými se řídíme při výchově a vzdělávání žáků, či vzájemné spolupráci. Je doplňován podle potřeby primární prevence na škole. Plnění plánu průběžně kontroluje metodik prevence spolu s pedagogickým sborem. Žáci, rodiče a veřejnost budou o plánu a jeho plnění informováni na internetových stránkách školy. </w:t>
      </w:r>
    </w:p>
    <w:p w14:paraId="7BF5BE46" w14:textId="77777777" w:rsidR="009D1EC9" w:rsidRDefault="009D1EC9" w:rsidP="00CB5DFF">
      <w:pPr>
        <w:pStyle w:val="Bezmezer"/>
        <w:ind w:firstLine="360"/>
      </w:pPr>
    </w:p>
    <w:p w14:paraId="79555315" w14:textId="77777777" w:rsidR="005C7995" w:rsidRDefault="005C7995" w:rsidP="00CB5DFF">
      <w:pPr>
        <w:pStyle w:val="Bezmezer"/>
        <w:ind w:firstLine="360"/>
      </w:pPr>
      <w:r>
        <w:t>Témata prevence:</w:t>
      </w:r>
    </w:p>
    <w:p w14:paraId="66F3B4B3" w14:textId="77777777" w:rsidR="005C7995" w:rsidRDefault="005C7995" w:rsidP="00CB5DFF">
      <w:pPr>
        <w:pStyle w:val="Bezmezer"/>
        <w:ind w:firstLine="360"/>
      </w:pPr>
      <w:r>
        <w:rPr>
          <w:sz w:val="16"/>
          <w:szCs w:val="16"/>
        </w:rPr>
        <w:t xml:space="preserve"> </w:t>
      </w:r>
      <w:r>
        <w:t xml:space="preserve">1. Prevence drogových závislostí, alkoholismu a kouření </w:t>
      </w:r>
    </w:p>
    <w:p w14:paraId="6C1F0681" w14:textId="77777777" w:rsidR="005C7995" w:rsidRDefault="005C7995" w:rsidP="00CB5DFF">
      <w:pPr>
        <w:pStyle w:val="Bezmezer"/>
        <w:ind w:firstLine="360"/>
      </w:pPr>
      <w:r>
        <w:t xml:space="preserve">2. Prevence šikany – posilování a rozvoj mezilidských vztahů, prevence </w:t>
      </w:r>
      <w:proofErr w:type="spellStart"/>
      <w:r>
        <w:t>kyberšikany</w:t>
      </w:r>
      <w:proofErr w:type="spellEnd"/>
      <w:r>
        <w:t xml:space="preserve"> </w:t>
      </w:r>
    </w:p>
    <w:p w14:paraId="05B211E5" w14:textId="77777777" w:rsidR="005C7995" w:rsidRDefault="005C7995" w:rsidP="00CB5DFF">
      <w:pPr>
        <w:pStyle w:val="Bezmezer"/>
        <w:ind w:firstLine="360"/>
      </w:pPr>
      <w:r>
        <w:t xml:space="preserve">3. Prevence projevů xenofobie, rasismu, antisemitismu </w:t>
      </w:r>
    </w:p>
    <w:p w14:paraId="15882F47" w14:textId="77777777" w:rsidR="005C7995" w:rsidRDefault="005C7995" w:rsidP="00CB5DFF">
      <w:pPr>
        <w:pStyle w:val="Bezmezer"/>
        <w:ind w:firstLine="360"/>
      </w:pPr>
      <w:r>
        <w:t xml:space="preserve">4. Prevence rizikového sexuálního chování a chorob přenosných sexuálním stykem </w:t>
      </w:r>
    </w:p>
    <w:p w14:paraId="6DAB6445" w14:textId="77777777" w:rsidR="005C7995" w:rsidRDefault="005C7995" w:rsidP="00CB5DFF">
      <w:pPr>
        <w:pStyle w:val="Bezmezer"/>
        <w:ind w:firstLine="360"/>
      </w:pPr>
      <w:r>
        <w:t xml:space="preserve">5. Prevence sexuálního zneužívání a týrání </w:t>
      </w:r>
    </w:p>
    <w:p w14:paraId="27ADE12A" w14:textId="77777777" w:rsidR="005C7995" w:rsidRDefault="005C7995" w:rsidP="00CB5DFF">
      <w:pPr>
        <w:pStyle w:val="Bezmezer"/>
        <w:ind w:firstLine="360"/>
      </w:pPr>
      <w:r>
        <w:t xml:space="preserve">6. Prevence kriminality a delikvence </w:t>
      </w:r>
    </w:p>
    <w:p w14:paraId="29B07E19" w14:textId="77777777" w:rsidR="005C7995" w:rsidRDefault="005C7995" w:rsidP="00CB5DFF">
      <w:pPr>
        <w:pStyle w:val="Bezmezer"/>
        <w:ind w:firstLine="360"/>
      </w:pPr>
      <w:r>
        <w:t>7. Právní odpovědnost</w:t>
      </w:r>
    </w:p>
    <w:p w14:paraId="6F46CD96" w14:textId="77777777" w:rsidR="005C7995" w:rsidRDefault="005C7995" w:rsidP="00CB5DFF">
      <w:pPr>
        <w:pStyle w:val="Bezmezer"/>
        <w:ind w:firstLine="360"/>
      </w:pPr>
      <w:r>
        <w:t xml:space="preserve"> 8. Prevence záškoláctví</w:t>
      </w:r>
    </w:p>
    <w:p w14:paraId="5289C03D" w14:textId="77777777" w:rsidR="005C7995" w:rsidRDefault="005C7995" w:rsidP="00CB5DFF">
      <w:pPr>
        <w:pStyle w:val="Bezmezer"/>
        <w:ind w:firstLine="360"/>
      </w:pPr>
      <w:r>
        <w:t xml:space="preserve"> 9. Zdravý životní styl </w:t>
      </w:r>
    </w:p>
    <w:p w14:paraId="75EB0013" w14:textId="77777777" w:rsidR="005C7995" w:rsidRDefault="005C7995" w:rsidP="00CB5DFF">
      <w:pPr>
        <w:pStyle w:val="Bezmezer"/>
        <w:ind w:firstLine="360"/>
      </w:pPr>
      <w:r>
        <w:t xml:space="preserve">10. Prevence vzniku poruch příjmu potravy </w:t>
      </w:r>
    </w:p>
    <w:p w14:paraId="5E60946B" w14:textId="77777777" w:rsidR="005C7995" w:rsidRDefault="005C7995" w:rsidP="00CB5DFF">
      <w:pPr>
        <w:pStyle w:val="Bezmezer"/>
        <w:ind w:firstLine="360"/>
      </w:pPr>
      <w:r>
        <w:t xml:space="preserve">11. Ekologie </w:t>
      </w:r>
    </w:p>
    <w:p w14:paraId="14BCDE17" w14:textId="77777777" w:rsidR="005C7995" w:rsidRDefault="005C7995" w:rsidP="00CB5DFF">
      <w:pPr>
        <w:pStyle w:val="Bezmezer"/>
        <w:ind w:firstLine="360"/>
      </w:pPr>
      <w:r>
        <w:t xml:space="preserve">12. Prevence virtuálních drog – patologické hráčství, závislost na počítačových hrách </w:t>
      </w:r>
    </w:p>
    <w:p w14:paraId="2FC6DB68" w14:textId="77777777" w:rsidR="005C7995" w:rsidRDefault="005C7995" w:rsidP="00CB5DFF">
      <w:pPr>
        <w:pStyle w:val="Bezmezer"/>
        <w:ind w:firstLine="360"/>
      </w:pPr>
      <w:r>
        <w:t xml:space="preserve">13. Prevence sebepoškozování </w:t>
      </w:r>
    </w:p>
    <w:p w14:paraId="619C2FC6" w14:textId="77777777" w:rsidR="005C7995" w:rsidRDefault="005C7995" w:rsidP="00CB5DFF">
      <w:pPr>
        <w:pStyle w:val="Bezmezer"/>
        <w:ind w:firstLine="360"/>
      </w:pPr>
      <w:r>
        <w:t xml:space="preserve">14. Prevence rizikového chování v dopravě </w:t>
      </w:r>
    </w:p>
    <w:p w14:paraId="4DB14399" w14:textId="242251B3" w:rsidR="005C7995" w:rsidRDefault="005C7995" w:rsidP="00CB5DFF">
      <w:pPr>
        <w:pStyle w:val="Bezmezer"/>
        <w:ind w:firstLine="360"/>
      </w:pPr>
      <w:r>
        <w:t>15. Prevence rizik spojených se členstvím v sektách a příslušností k subkulturám</w:t>
      </w:r>
    </w:p>
    <w:p w14:paraId="549F9162" w14:textId="77777777" w:rsidR="005C7995" w:rsidRDefault="005C7995" w:rsidP="00CB5DFF">
      <w:pPr>
        <w:pStyle w:val="Bezmezer"/>
        <w:ind w:firstLine="360"/>
      </w:pPr>
      <w:r>
        <w:t xml:space="preserve">16. Domácí násilí </w:t>
      </w:r>
    </w:p>
    <w:p w14:paraId="44B2FAB9" w14:textId="7C4094F6" w:rsidR="00CB5DFF" w:rsidRDefault="005C7995" w:rsidP="00CB5DFF">
      <w:pPr>
        <w:pStyle w:val="Bezmezer"/>
        <w:ind w:firstLine="360"/>
      </w:pPr>
      <w:r>
        <w:t>17. Krizové situace spojené s násilím ve školním prostředí</w:t>
      </w:r>
    </w:p>
    <w:p w14:paraId="21496CEA" w14:textId="77777777" w:rsidR="00CB5DFF" w:rsidRDefault="00CB5DFF" w:rsidP="00CB5DFF">
      <w:pPr>
        <w:pStyle w:val="Bezmezer"/>
        <w:rPr>
          <w:u w:val="single"/>
        </w:rPr>
      </w:pPr>
    </w:p>
    <w:p w14:paraId="11155F4D" w14:textId="77777777" w:rsidR="009D1EC9" w:rsidRDefault="009D1EC9" w:rsidP="00CB5DFF">
      <w:pPr>
        <w:pStyle w:val="Bezmezer"/>
        <w:rPr>
          <w:u w:val="single"/>
        </w:rPr>
      </w:pPr>
    </w:p>
    <w:p w14:paraId="18E42174" w14:textId="77777777" w:rsidR="00CB5DFF" w:rsidRDefault="00CB5DFF" w:rsidP="00CB5DFF">
      <w:pPr>
        <w:pStyle w:val="Bezmezer"/>
        <w:rPr>
          <w:u w:val="single"/>
        </w:rPr>
      </w:pPr>
      <w:r>
        <w:rPr>
          <w:u w:val="single"/>
        </w:rPr>
        <w:t>II. Analýza současného stavu:</w:t>
      </w:r>
    </w:p>
    <w:p w14:paraId="02E42DD2" w14:textId="77777777" w:rsidR="00CB5DFF" w:rsidRDefault="00CB5DFF" w:rsidP="00CB5DFF">
      <w:pPr>
        <w:pStyle w:val="Bezmezer"/>
      </w:pPr>
      <w:r>
        <w:t>           Naše škola je malá venkovská škola, v každém ročníku je pouze jedna třída.</w:t>
      </w:r>
    </w:p>
    <w:p w14:paraId="06BE7A21" w14:textId="43E642D2" w:rsidR="00CB5DFF" w:rsidRDefault="00CB5DFF" w:rsidP="00CB5DFF">
      <w:pPr>
        <w:pStyle w:val="Bezmezer"/>
      </w:pPr>
      <w:r>
        <w:t xml:space="preserve"> V letošním školním roce navštěvuje naši školu </w:t>
      </w:r>
      <w:r w:rsidR="00A33061">
        <w:t xml:space="preserve">67 </w:t>
      </w:r>
      <w:proofErr w:type="gramStart"/>
      <w:r>
        <w:t>žáků</w:t>
      </w:r>
      <w:r w:rsidR="00A33061">
        <w:t xml:space="preserve"> (1.st.</w:t>
      </w:r>
      <w:proofErr w:type="gramEnd"/>
      <w:r w:rsidR="00A33061">
        <w:t>-32, 2.st.-35 žáků)</w:t>
      </w:r>
      <w:r>
        <w:t xml:space="preserve">. Součástí naší organizace je také školní družina </w:t>
      </w:r>
      <w:proofErr w:type="gramStart"/>
      <w:r w:rsidR="00A33061">
        <w:t>pro 1.-5.třídu</w:t>
      </w:r>
      <w:proofErr w:type="gramEnd"/>
      <w:r w:rsidR="00A33061">
        <w:t xml:space="preserve"> </w:t>
      </w:r>
      <w:r>
        <w:t>a dále mateřská škola. Všechny třídy jsou umístěné v jedné budově.</w:t>
      </w:r>
    </w:p>
    <w:p w14:paraId="545FF73E" w14:textId="77777777" w:rsidR="00CB5DFF" w:rsidRDefault="00CB5DFF" w:rsidP="00CB5DFF">
      <w:pPr>
        <w:pStyle w:val="Bezmezer"/>
      </w:pPr>
      <w:r>
        <w:t xml:space="preserve"> </w:t>
      </w:r>
      <w:r>
        <w:tab/>
        <w:t>Výhodou školy je nižší počet žáků, učitelé žáky poměrně dobře znají, často i jejich rodinné prostředí. Všichni pedagogičtí pracovníci mají možnost spolu neustále komunikovat, což vede k rychlému řešení jakýchkoliv problémů.</w:t>
      </w:r>
    </w:p>
    <w:p w14:paraId="009CD94A" w14:textId="77777777" w:rsidR="00CB5DFF" w:rsidRDefault="00CB5DFF" w:rsidP="00CB5DFF">
      <w:pPr>
        <w:pStyle w:val="Bezmezer"/>
        <w:ind w:firstLine="708"/>
      </w:pPr>
      <w:r>
        <w:t xml:space="preserve"> Další výhodou je možnost vycházek a výletů do přírody v okolí školy a obce, využíváme toho například při konání projektů a sportovních akcí, i v rámci vyučování.</w:t>
      </w:r>
    </w:p>
    <w:p w14:paraId="1C4892EC" w14:textId="77777777" w:rsidR="00CB5DFF" w:rsidRDefault="00CB5DFF" w:rsidP="00CB5DFF">
      <w:pPr>
        <w:pStyle w:val="Bezmezer"/>
      </w:pPr>
      <w:r>
        <w:t xml:space="preserve">  </w:t>
      </w:r>
      <w:r>
        <w:tab/>
        <w:t>Do naší školy dojíždí velký počet žáků z okolních obcí, jízdní řády autobusů přesně</w:t>
      </w:r>
    </w:p>
    <w:p w14:paraId="27393391" w14:textId="77777777" w:rsidR="00CB5DFF" w:rsidRDefault="00CB5DFF" w:rsidP="00CB5DFF">
      <w:pPr>
        <w:pStyle w:val="Bezmezer"/>
      </w:pPr>
      <w:r>
        <w:t>nekorespondují s rozvrhem hodin. Dochází tedy k nekontrolovanému pohybu žáků po obci při</w:t>
      </w:r>
    </w:p>
    <w:p w14:paraId="587BF9C2" w14:textId="77777777" w:rsidR="00CB5DFF" w:rsidRDefault="00CB5DFF" w:rsidP="00CB5DFF">
      <w:pPr>
        <w:pStyle w:val="Bezmezer"/>
      </w:pPr>
      <w:r>
        <w:t xml:space="preserve">čekání na vyučování nebo na odjezd autobusu. Zde se pak objevují rizika úrazů, šikany, vzájemných konfliktů, či kouření. </w:t>
      </w:r>
    </w:p>
    <w:p w14:paraId="272972E3" w14:textId="77777777" w:rsidR="00CB5DFF" w:rsidRDefault="00CB5DFF" w:rsidP="00CB5DFF">
      <w:pPr>
        <w:pStyle w:val="Bezmezer"/>
        <w:ind w:firstLine="708"/>
      </w:pPr>
      <w:r>
        <w:t xml:space="preserve"> Školu navštěvuje velmi malý počet dětí cizí národnosti nebo menšinových etnik, s jejich začleněním do třídních kolektivů nenastaly v minulosti žádné problémy.</w:t>
      </w:r>
    </w:p>
    <w:p w14:paraId="7C2943BB" w14:textId="08994BB9" w:rsidR="00CB5DFF" w:rsidRDefault="00CB5DFF" w:rsidP="00CB5DFF">
      <w:pPr>
        <w:pStyle w:val="Bezmezer"/>
        <w:ind w:firstLine="708"/>
      </w:pPr>
      <w:r>
        <w:t>Ke zjištění současného stavu rizikového chování ve škole byly využity zprávy třídních učitelů, schránka důvěry, třídnické hodiny, hodiny předmětů výchovného charakteru,</w:t>
      </w:r>
      <w:r w:rsidR="00BE1989">
        <w:t xml:space="preserve"> </w:t>
      </w:r>
      <w:r>
        <w:t>příp. dotazníky</w:t>
      </w:r>
      <w:r w:rsidR="00BE1989">
        <w:t xml:space="preserve"> (např. Naše třída)</w:t>
      </w:r>
    </w:p>
    <w:p w14:paraId="561851E5" w14:textId="77777777" w:rsidR="00CB5DFF" w:rsidRDefault="00CB5DFF" w:rsidP="00CB5DFF">
      <w:pPr>
        <w:pStyle w:val="Bezmezer"/>
        <w:ind w:firstLine="708"/>
      </w:pPr>
    </w:p>
    <w:p w14:paraId="7E0AACDB" w14:textId="77777777" w:rsidR="00CB5DFF" w:rsidRDefault="00CB5DFF" w:rsidP="00CB5DFF">
      <w:pPr>
        <w:pStyle w:val="Bezmezer"/>
        <w:rPr>
          <w:u w:val="single"/>
        </w:rPr>
      </w:pPr>
    </w:p>
    <w:p w14:paraId="74D2D0C2" w14:textId="77777777" w:rsidR="00CB5DFF" w:rsidRDefault="00CB5DFF" w:rsidP="00CB5DFF">
      <w:pPr>
        <w:pStyle w:val="Bezmezer"/>
        <w:rPr>
          <w:u w:val="single"/>
        </w:rPr>
      </w:pPr>
    </w:p>
    <w:p w14:paraId="569F8C33" w14:textId="77777777" w:rsidR="00CB5DFF" w:rsidRDefault="00CB5DFF" w:rsidP="00CB5DFF">
      <w:pPr>
        <w:pStyle w:val="Bezmezer"/>
      </w:pPr>
      <w:r>
        <w:rPr>
          <w:u w:val="single"/>
        </w:rPr>
        <w:t>III</w:t>
      </w:r>
      <w:r w:rsidRPr="00B34272">
        <w:rPr>
          <w:u w:val="single"/>
        </w:rPr>
        <w:t>. Projevy</w:t>
      </w:r>
      <w:r>
        <w:rPr>
          <w:u w:val="single"/>
        </w:rPr>
        <w:t xml:space="preserve"> rizikového chování řešené v loňském školním roce</w:t>
      </w:r>
      <w:r>
        <w:t>:</w:t>
      </w:r>
    </w:p>
    <w:p w14:paraId="22D4AFC0" w14:textId="23196D92" w:rsidR="00BE1989" w:rsidRDefault="00BE1989" w:rsidP="00BE1989">
      <w:r>
        <w:tab/>
        <w:t xml:space="preserve">Vzhledem k loňské situaci jsme neřešili </w:t>
      </w:r>
      <w:r w:rsidR="005C7995">
        <w:t xml:space="preserve">mnoho </w:t>
      </w:r>
      <w:r>
        <w:t>vážnější</w:t>
      </w:r>
      <w:r w:rsidR="005C7995">
        <w:t>ch</w:t>
      </w:r>
      <w:r>
        <w:t xml:space="preserve"> problém</w:t>
      </w:r>
      <w:r w:rsidR="005C7995">
        <w:t>ů</w:t>
      </w:r>
      <w:r>
        <w:t>, byla ale omezena nabídka volnočasových aktivit a rovněž vzájemná spolupráce mezi rodinou a školou,</w:t>
      </w:r>
      <w:r w:rsidR="009B427C">
        <w:t xml:space="preserve"> která</w:t>
      </w:r>
      <w:r>
        <w:t xml:space="preserve"> byla umožněna většinu roku pouze vzdáleně</w:t>
      </w:r>
      <w:r w:rsidR="009B427C">
        <w:t>.</w:t>
      </w:r>
      <w:r>
        <w:t xml:space="preserve"> </w:t>
      </w:r>
    </w:p>
    <w:p w14:paraId="63A7B72C" w14:textId="179814F2" w:rsidR="00BE1989" w:rsidRPr="00BE1989" w:rsidRDefault="005C7995" w:rsidP="00BE1989">
      <w:r>
        <w:t xml:space="preserve">     </w:t>
      </w:r>
      <w:r w:rsidR="009B427C">
        <w:tab/>
        <w:t>V</w:t>
      </w:r>
      <w:r w:rsidR="00BE1989" w:rsidRPr="00BE1989">
        <w:t>ýchovná komise, či metodik prevence řešili tyto problémy:</w:t>
      </w:r>
    </w:p>
    <w:p w14:paraId="342B0660" w14:textId="7D2AB00B" w:rsidR="00BE1989" w:rsidRDefault="00BE1989" w:rsidP="00BE1989">
      <w:r>
        <w:t>- nevhodné chování ke spolužákům</w:t>
      </w:r>
      <w:r w:rsidR="005C7995">
        <w:t>,</w:t>
      </w:r>
      <w:r w:rsidR="005C7995" w:rsidRPr="005C7995">
        <w:t xml:space="preserve"> </w:t>
      </w:r>
      <w:r w:rsidR="005C7995">
        <w:t>ve vyučování či k učitelům</w:t>
      </w:r>
    </w:p>
    <w:p w14:paraId="30985242" w14:textId="33151B97" w:rsidR="00BE1989" w:rsidRDefault="00BE1989" w:rsidP="00BE1989">
      <w:r>
        <w:t>-kouření v blízkém okolí školy</w:t>
      </w:r>
    </w:p>
    <w:p w14:paraId="5E988903" w14:textId="77777777" w:rsidR="00BE1989" w:rsidRDefault="00BE1989" w:rsidP="00BE1989">
      <w:r>
        <w:t>-skryté záškoláctví ((neúčast na distanční výuce či konzultacích, neplnění povinností)</w:t>
      </w:r>
    </w:p>
    <w:p w14:paraId="1CCD2C88" w14:textId="77777777" w:rsidR="00BE1989" w:rsidRDefault="00BE1989" w:rsidP="00BE1989">
      <w:r>
        <w:t>-podezření na šikanu ze strany učitelky (dotazníkovým šetřením se neprokázalo)</w:t>
      </w:r>
    </w:p>
    <w:p w14:paraId="3F96862A" w14:textId="77777777" w:rsidR="00CB5DFF" w:rsidRDefault="00CB5DFF" w:rsidP="00CB5DFF">
      <w:pPr>
        <w:pStyle w:val="Bezmezer"/>
      </w:pPr>
      <w:r>
        <w:t>-náznaky agresivity a nepřátelského chování mezi žáky</w:t>
      </w:r>
    </w:p>
    <w:p w14:paraId="0CA5C610" w14:textId="77777777" w:rsidR="00CB5DFF" w:rsidRDefault="00CB5DFF" w:rsidP="00CB5DFF">
      <w:pPr>
        <w:pStyle w:val="Bezmezer"/>
      </w:pPr>
      <w:r>
        <w:t>-vulgární vyjadřování a lhaní</w:t>
      </w:r>
    </w:p>
    <w:p w14:paraId="4EAC0E42" w14:textId="77777777" w:rsidR="00CB5DFF" w:rsidRDefault="00CB5DFF" w:rsidP="00CB5DFF">
      <w:pPr>
        <w:pStyle w:val="Bezmezer"/>
      </w:pPr>
      <w:r>
        <w:t xml:space="preserve">-zveřejňování nevhodných obsahů na sociálních sítích </w:t>
      </w:r>
    </w:p>
    <w:p w14:paraId="39ABC787" w14:textId="77777777" w:rsidR="00CB5DFF" w:rsidRDefault="00CB5DFF" w:rsidP="00CB5DFF">
      <w:pPr>
        <w:pStyle w:val="Bezmezer"/>
      </w:pPr>
      <w:r>
        <w:t>-vandalismus</w:t>
      </w:r>
    </w:p>
    <w:p w14:paraId="7863456D" w14:textId="218D4F62" w:rsidR="00CB5DFF" w:rsidRDefault="00CB5DFF" w:rsidP="00CB5DFF">
      <w:pPr>
        <w:pStyle w:val="Bezmezer"/>
        <w:ind w:firstLine="360"/>
      </w:pPr>
    </w:p>
    <w:p w14:paraId="452B382B" w14:textId="77777777" w:rsidR="009B427C" w:rsidRDefault="009B427C" w:rsidP="00CB5DFF">
      <w:pPr>
        <w:pStyle w:val="Bezmezer"/>
        <w:ind w:firstLine="360"/>
      </w:pPr>
    </w:p>
    <w:p w14:paraId="136B5AD1" w14:textId="62C229EB" w:rsidR="00CB5DFF" w:rsidRDefault="00CB5DFF" w:rsidP="00CB5DFF">
      <w:pPr>
        <w:pStyle w:val="Bezmezer"/>
        <w:rPr>
          <w:u w:val="single"/>
        </w:rPr>
      </w:pPr>
      <w:r>
        <w:rPr>
          <w:u w:val="single"/>
        </w:rPr>
        <w:t>IV. Cíle pro letošní školní rok 202</w:t>
      </w:r>
      <w:r w:rsidR="009B427C">
        <w:rPr>
          <w:u w:val="single"/>
        </w:rPr>
        <w:t>1</w:t>
      </w:r>
      <w:r>
        <w:rPr>
          <w:u w:val="single"/>
        </w:rPr>
        <w:t>/202</w:t>
      </w:r>
      <w:r w:rsidR="009B427C">
        <w:rPr>
          <w:u w:val="single"/>
        </w:rPr>
        <w:t>2</w:t>
      </w:r>
      <w:r>
        <w:rPr>
          <w:u w:val="single"/>
        </w:rPr>
        <w:t>:</w:t>
      </w:r>
    </w:p>
    <w:p w14:paraId="1887ACEA" w14:textId="4F65E791" w:rsidR="00CB5DFF" w:rsidRDefault="00CB5DFF" w:rsidP="00CB5DFF">
      <w:pPr>
        <w:pStyle w:val="Bezmezer"/>
      </w:pPr>
      <w:r>
        <w:t>1. poskytnout programy, akce či besedy, které vycházejí z aktuální potřeby,</w:t>
      </w:r>
      <w:r w:rsidR="00A36AAE">
        <w:t xml:space="preserve"> </w:t>
      </w:r>
      <w:r w:rsidR="009B427C">
        <w:t>b</w:t>
      </w:r>
      <w:r>
        <w:t xml:space="preserve">udeme preferovat následující témata: </w:t>
      </w:r>
    </w:p>
    <w:p w14:paraId="28014E32" w14:textId="77777777" w:rsidR="00CB5DFF" w:rsidRDefault="00CB5DFF" w:rsidP="00CB5DFF">
      <w:pPr>
        <w:ind w:firstLine="708"/>
      </w:pPr>
      <w:r>
        <w:t>Náznaky agresivity a nesnášenlivosti</w:t>
      </w:r>
    </w:p>
    <w:p w14:paraId="5521AF0D" w14:textId="77777777" w:rsidR="00CB5DFF" w:rsidRDefault="00CB5DFF" w:rsidP="00CB5DFF">
      <w:pPr>
        <w:ind w:firstLine="708"/>
      </w:pPr>
      <w:r>
        <w:t>Vulgární vyjadřování a slovní agresivita</w:t>
      </w:r>
    </w:p>
    <w:p w14:paraId="08456C3A" w14:textId="77777777" w:rsidR="00CB5DFF" w:rsidRDefault="00CB5DFF" w:rsidP="00CB5DFF">
      <w:pPr>
        <w:ind w:firstLine="708"/>
      </w:pPr>
      <w:r>
        <w:t>Nebezpečí kyberprostoru, obzvláště sociálních sítí</w:t>
      </w:r>
    </w:p>
    <w:p w14:paraId="6A55B320" w14:textId="77777777" w:rsidR="00CB5DFF" w:rsidRDefault="00CB5DFF" w:rsidP="00CB5DFF">
      <w:pPr>
        <w:ind w:firstLine="708"/>
      </w:pPr>
      <w:r>
        <w:t xml:space="preserve">Šikana a </w:t>
      </w:r>
      <w:proofErr w:type="spellStart"/>
      <w:r>
        <w:t>kyberšikana</w:t>
      </w:r>
      <w:proofErr w:type="spellEnd"/>
    </w:p>
    <w:p w14:paraId="74C5CC75" w14:textId="77777777" w:rsidR="00CB5DFF" w:rsidRDefault="00CB5DFF" w:rsidP="00CB5DFF">
      <w:pPr>
        <w:ind w:firstLine="708"/>
      </w:pPr>
      <w:r>
        <w:t>Experimentování a užívání drog, škodlivých a návykových látek (kouření, alkohol)</w:t>
      </w:r>
    </w:p>
    <w:p w14:paraId="63418BAE" w14:textId="77777777" w:rsidR="00CB5DFF" w:rsidRDefault="00CB5DFF" w:rsidP="00CB5DFF">
      <w:pPr>
        <w:ind w:firstLine="708"/>
      </w:pPr>
      <w:r>
        <w:t>Poruchy příjmu potravy, špatné stravování, návyky a složení stravy</w:t>
      </w:r>
    </w:p>
    <w:p w14:paraId="649870B2" w14:textId="77777777" w:rsidR="00CB5DFF" w:rsidRDefault="00CB5DFF" w:rsidP="00CB5DFF">
      <w:r>
        <w:t>2. zlepšovat schopnosti pedagogů v oblasti práce se skupinou a s klimatem třídy</w:t>
      </w:r>
    </w:p>
    <w:p w14:paraId="47283860" w14:textId="77777777" w:rsidR="00CB5DFF" w:rsidRDefault="00CB5DFF" w:rsidP="00CB5DFF">
      <w:r>
        <w:t>3. snažit se předcházet projevům šikany a xenofobie, posilovat a rozvíjet dobré mezilidské vztahy, vytvářet dobré vztahové klima ve třídách</w:t>
      </w:r>
    </w:p>
    <w:p w14:paraId="6D07A14D" w14:textId="77777777" w:rsidR="00CB5DFF" w:rsidRDefault="00CB5DFF" w:rsidP="00CB5DFF">
      <w:r>
        <w:t xml:space="preserve">4. snažit se předcházet projevům vandalismu, zlepšit vztah žáků ke školnímu, popř. obecnímu majetku </w:t>
      </w:r>
    </w:p>
    <w:p w14:paraId="58C3EC6D" w14:textId="77777777" w:rsidR="00CB5DFF" w:rsidRDefault="00CB5DFF" w:rsidP="00CB5DFF">
      <w:r>
        <w:t xml:space="preserve">5.informovat žáky o projevech </w:t>
      </w:r>
      <w:proofErr w:type="spellStart"/>
      <w:r>
        <w:t>kyberšikany</w:t>
      </w:r>
      <w:proofErr w:type="spellEnd"/>
      <w:r>
        <w:t xml:space="preserve">, naučit žáky bránit se těmto projevům, informovat žáky o bezpečném chování na internetu </w:t>
      </w:r>
    </w:p>
    <w:p w14:paraId="6F51E956" w14:textId="77777777" w:rsidR="00CB5DFF" w:rsidRDefault="00CB5DFF" w:rsidP="00CB5DFF">
      <w:r>
        <w:t xml:space="preserve">6. snažit se prohloubit spolupráci s rodiči v oblasti prevence rizikového chování </w:t>
      </w:r>
    </w:p>
    <w:p w14:paraId="34717CFB" w14:textId="77777777" w:rsidR="00CB5DFF" w:rsidRDefault="00CB5DFF" w:rsidP="00CB5DFF">
      <w:pPr>
        <w:pStyle w:val="Normlnweb"/>
        <w:rPr>
          <w:u w:val="single"/>
        </w:rPr>
      </w:pPr>
    </w:p>
    <w:p w14:paraId="6FB08F69" w14:textId="77777777" w:rsidR="009D1EC9" w:rsidRDefault="00CB5DFF" w:rsidP="00CB5DFF">
      <w:pPr>
        <w:pStyle w:val="Normlnweb"/>
        <w:rPr>
          <w:u w:val="single"/>
        </w:rPr>
      </w:pPr>
      <w:r>
        <w:rPr>
          <w:u w:val="single"/>
        </w:rPr>
        <w:t>V. Ukoly:</w:t>
      </w:r>
    </w:p>
    <w:p w14:paraId="6A144F62" w14:textId="77777777" w:rsidR="009D1EC9" w:rsidRDefault="00CB5DFF" w:rsidP="009D1EC9">
      <w:pPr>
        <w:pStyle w:val="Bezmezer"/>
        <w:rPr>
          <w:rStyle w:val="Siln"/>
          <w:b w:val="0"/>
          <w:i/>
        </w:rPr>
      </w:pPr>
      <w:r>
        <w:t>1. Seznámení pedagogických pracovníků s programem a jejich zapojení do preventivní činnosti v rámci výuky a mimo ni:</w:t>
      </w:r>
      <w:r>
        <w:rPr>
          <w:rStyle w:val="Siln"/>
          <w:b w:val="0"/>
          <w:i/>
        </w:rPr>
        <w:t xml:space="preserve"> </w:t>
      </w:r>
    </w:p>
    <w:p w14:paraId="2810608D" w14:textId="77777777" w:rsidR="009D1EC9" w:rsidRDefault="00CB5DFF" w:rsidP="009D1EC9">
      <w:pPr>
        <w:pStyle w:val="Bezmezer"/>
      </w:pPr>
      <w:r>
        <w:t>- zaměření na děti s rizikovým chováním a problémovým vývojem</w:t>
      </w:r>
    </w:p>
    <w:p w14:paraId="26A28655" w14:textId="1754B85F" w:rsidR="00CB5DFF" w:rsidRPr="009D1EC9" w:rsidRDefault="00CB5DFF" w:rsidP="009D1EC9">
      <w:pPr>
        <w:pStyle w:val="Bezmezer"/>
        <w:rPr>
          <w:u w:val="single"/>
        </w:rPr>
      </w:pPr>
      <w:r>
        <w:t xml:space="preserve">- sledování všech projevů rizikového chování žáků </w:t>
      </w:r>
    </w:p>
    <w:p w14:paraId="44083C8D" w14:textId="77777777" w:rsidR="00CB5DFF" w:rsidRDefault="00CB5DFF" w:rsidP="009D1EC9">
      <w:pPr>
        <w:pStyle w:val="Bezmezer"/>
      </w:pPr>
      <w:r>
        <w:t xml:space="preserve">- třídní učitelé, dále učitelé Ov,  VKZ, ale také </w:t>
      </w:r>
      <w:proofErr w:type="spellStart"/>
      <w:r>
        <w:t>Př</w:t>
      </w:r>
      <w:proofErr w:type="spellEnd"/>
      <w:r>
        <w:t xml:space="preserve"> a Ch se ve výuce rovněž zaměří na tuto </w:t>
      </w:r>
    </w:p>
    <w:p w14:paraId="0B07C69E" w14:textId="77777777" w:rsidR="00CB5DFF" w:rsidRDefault="00CB5DFF" w:rsidP="009D1EC9">
      <w:pPr>
        <w:pStyle w:val="Bezmezer"/>
      </w:pPr>
      <w:r>
        <w:t xml:space="preserve">  problematiku (průběžně, tematické plány jednotlivých předmětů)</w:t>
      </w:r>
    </w:p>
    <w:p w14:paraId="445B4343" w14:textId="77777777" w:rsidR="00CB5DFF" w:rsidRDefault="00CB5DFF" w:rsidP="00CB5DFF">
      <w:r>
        <w:t>- sledování aktivit a chování dětí v jejich volném čase</w:t>
      </w:r>
    </w:p>
    <w:p w14:paraId="7C302D17" w14:textId="77777777" w:rsidR="00CB5DFF" w:rsidRDefault="00CB5DFF" w:rsidP="00CB5DFF">
      <w:r>
        <w:t>- problematika chování dětí v mimořádných situacích</w:t>
      </w:r>
    </w:p>
    <w:p w14:paraId="5F3EBDB2" w14:textId="77777777" w:rsidR="00CB5DFF" w:rsidRDefault="00CB5DFF" w:rsidP="00CB5DFF">
      <w:r>
        <w:t>- další vzdělávání pedagogů v oblasti prevence, účast na seminářích dle nabídky</w:t>
      </w:r>
    </w:p>
    <w:p w14:paraId="050036B3" w14:textId="77777777" w:rsidR="00CB5DFF" w:rsidRDefault="00CB5DFF" w:rsidP="00CB5DFF"/>
    <w:p w14:paraId="36B2CBAA" w14:textId="1E2FDC04" w:rsidR="00CB5DFF" w:rsidRDefault="00CB5DFF" w:rsidP="00CB5DFF">
      <w:pPr>
        <w:rPr>
          <w:b/>
          <w:i/>
        </w:rPr>
      </w:pPr>
      <w:r>
        <w:rPr>
          <w:b/>
        </w:rPr>
        <w:t xml:space="preserve">2. </w:t>
      </w:r>
      <w:r>
        <w:rPr>
          <w:b/>
          <w:i/>
        </w:rPr>
        <w:t>Zajištění mezipředmětové spolupráce a rovněž spolupráce mezi vedením školy,</w:t>
      </w:r>
      <w:r w:rsidR="00A33061">
        <w:rPr>
          <w:b/>
          <w:i/>
        </w:rPr>
        <w:t xml:space="preserve"> výchovným</w:t>
      </w:r>
      <w:r>
        <w:rPr>
          <w:b/>
          <w:i/>
        </w:rPr>
        <w:t xml:space="preserve"> poradcem, školním metodikem prevence a učiteli:</w:t>
      </w:r>
    </w:p>
    <w:p w14:paraId="043C04AA" w14:textId="77777777" w:rsidR="00CB5DFF" w:rsidRDefault="00CB5DFF" w:rsidP="00CB5DFF">
      <w:r>
        <w:rPr>
          <w:b/>
        </w:rPr>
        <w:t>-</w:t>
      </w:r>
      <w:r>
        <w:t>průběžně hodnoceno na pedagogických radách či pracovních poradách</w:t>
      </w:r>
    </w:p>
    <w:p w14:paraId="0D8BA150" w14:textId="77777777" w:rsidR="00CB5DFF" w:rsidRDefault="00CB5DFF" w:rsidP="00CB5DFF"/>
    <w:p w14:paraId="40B82C57" w14:textId="77777777" w:rsidR="00CB5DFF" w:rsidRDefault="00CB5DFF" w:rsidP="00CB5DFF">
      <w:pPr>
        <w:rPr>
          <w:b/>
        </w:rPr>
      </w:pPr>
      <w:r>
        <w:rPr>
          <w:b/>
        </w:rPr>
        <w:t xml:space="preserve">3. </w:t>
      </w:r>
      <w:r>
        <w:rPr>
          <w:b/>
          <w:i/>
        </w:rPr>
        <w:t>Zajištění spolupráce mezi školou a rodiči:</w:t>
      </w:r>
      <w:r>
        <w:rPr>
          <w:b/>
        </w:rPr>
        <w:t xml:space="preserve"> </w:t>
      </w:r>
    </w:p>
    <w:p w14:paraId="7489DADF" w14:textId="77777777" w:rsidR="00CB5DFF" w:rsidRDefault="00CB5DFF" w:rsidP="00CB5DFF">
      <w:r>
        <w:t xml:space="preserve"> - konzultační hodiny jednotlivých učitelů, informování rodičů na třídních schůzkách</w:t>
      </w:r>
    </w:p>
    <w:p w14:paraId="679E91F9" w14:textId="77777777" w:rsidR="00CB5DFF" w:rsidRDefault="00CB5DFF" w:rsidP="00CB5DFF">
      <w:r>
        <w:t xml:space="preserve">-individuální konzultace s metodičkou školní prevence nebo výchovnou poradkyní jsou  </w:t>
      </w:r>
    </w:p>
    <w:p w14:paraId="4952EC20" w14:textId="52551375" w:rsidR="00CB5DFF" w:rsidRDefault="00CB5DFF" w:rsidP="00CB5DFF">
      <w:r>
        <w:t xml:space="preserve">  možné na základě domluvy dle potřeb rodičů a žáků</w:t>
      </w:r>
    </w:p>
    <w:p w14:paraId="24D85EA0" w14:textId="77777777" w:rsidR="001A1ED2" w:rsidRDefault="001A1ED2" w:rsidP="00CB5DFF"/>
    <w:p w14:paraId="0D396C55" w14:textId="77777777" w:rsidR="00CB5DFF" w:rsidRDefault="00CB5DFF" w:rsidP="00CB5DFF">
      <w:r>
        <w:rPr>
          <w:b/>
        </w:rPr>
        <w:t xml:space="preserve">4. </w:t>
      </w:r>
      <w:r>
        <w:rPr>
          <w:b/>
          <w:i/>
        </w:rPr>
        <w:t>Spolupráce s odborníky:</w:t>
      </w:r>
    </w:p>
    <w:p w14:paraId="1581E875" w14:textId="77777777" w:rsidR="00CB5DFF" w:rsidRDefault="00CB5DFF" w:rsidP="00CB5DFF">
      <w:pPr>
        <w:pStyle w:val="Bezmezer"/>
        <w:rPr>
          <w:u w:val="single"/>
        </w:rPr>
      </w:pPr>
    </w:p>
    <w:p w14:paraId="33BF887A" w14:textId="77777777" w:rsidR="00CB5DFF" w:rsidRDefault="00CB5DFF" w:rsidP="00CB5DFF">
      <w:pPr>
        <w:pStyle w:val="Bezmezer"/>
        <w:rPr>
          <w:b/>
          <w:u w:val="single"/>
        </w:rPr>
      </w:pPr>
      <w:r>
        <w:rPr>
          <w:b/>
          <w:u w:val="single"/>
        </w:rPr>
        <w:t xml:space="preserve">Přehled spolupracujících organizací a odborníků </w:t>
      </w:r>
    </w:p>
    <w:p w14:paraId="55E37E18" w14:textId="19B13F78" w:rsidR="00CB5DFF" w:rsidRDefault="00CB5DFF" w:rsidP="00CB5DFF">
      <w:pPr>
        <w:pStyle w:val="Bezmezer"/>
      </w:pPr>
      <w:proofErr w:type="spellStart"/>
      <w:r>
        <w:rPr>
          <w:u w:val="single"/>
        </w:rPr>
        <w:t>Pedagogicko</w:t>
      </w:r>
      <w:proofErr w:type="spellEnd"/>
      <w:r>
        <w:rPr>
          <w:u w:val="single"/>
        </w:rPr>
        <w:t xml:space="preserve"> psychologická poradna</w:t>
      </w:r>
      <w:r>
        <w:t xml:space="preserve"> </w:t>
      </w:r>
      <w:r w:rsidR="00253BC9">
        <w:t>Olomouc+ pracoviště Šternberk (Hřebíčková)</w:t>
      </w:r>
      <w:r>
        <w:t>- spolupráce s oblastním metodikem prevence, sp</w:t>
      </w:r>
      <w:r w:rsidR="00C13685">
        <w:t>olupráce v oblasti</w:t>
      </w:r>
      <w:r>
        <w:t xml:space="preserve"> žáků</w:t>
      </w:r>
      <w:r w:rsidR="00C13685">
        <w:t xml:space="preserve"> se SVP</w:t>
      </w:r>
      <w:r>
        <w:t>, vyšetření žáků, profesní orientace žáků IX. třídy, využití nabídek dalšího vzdělávání (PPP Olomouc, Přerov)</w:t>
      </w:r>
    </w:p>
    <w:p w14:paraId="003A322F" w14:textId="7115E62D" w:rsidR="00253BC9" w:rsidRDefault="00CB5DFF" w:rsidP="00CB5DFF">
      <w:pPr>
        <w:pStyle w:val="Bezmezer"/>
      </w:pPr>
      <w:r>
        <w:rPr>
          <w:u w:val="single"/>
        </w:rPr>
        <w:t>Speciálně pedagogické centrum</w:t>
      </w:r>
      <w:r>
        <w:t xml:space="preserve"> - spolupráce v oblasti </w:t>
      </w:r>
      <w:r w:rsidR="007D2DE4">
        <w:t>vyšetření a práce se žáky se SVP</w:t>
      </w:r>
      <w:r>
        <w:t xml:space="preserve"> </w:t>
      </w:r>
    </w:p>
    <w:p w14:paraId="13694D64" w14:textId="53A3EF11" w:rsidR="00CB5DFF" w:rsidRDefault="00CB5DFF" w:rsidP="00CB5DFF">
      <w:pPr>
        <w:pStyle w:val="Bezmezer"/>
        <w:rPr>
          <w:color w:val="000000"/>
          <w:shd w:val="clear" w:color="auto" w:fill="FFFFFF"/>
        </w:rPr>
      </w:pPr>
      <w:r>
        <w:rPr>
          <w:color w:val="000000"/>
          <w:u w:val="single"/>
          <w:shd w:val="clear" w:color="auto" w:fill="FFFFFF"/>
        </w:rPr>
        <w:t>Magistrát města</w:t>
      </w:r>
      <w:r>
        <w:rPr>
          <w:rStyle w:val="apple-converted-space"/>
          <w:color w:val="000000"/>
          <w:shd w:val="clear" w:color="auto" w:fill="FFFFFF"/>
        </w:rPr>
        <w:t> </w:t>
      </w:r>
      <w:r>
        <w:rPr>
          <w:bCs/>
          <w:color w:val="000000"/>
          <w:u w:val="single"/>
          <w:shd w:val="clear" w:color="auto" w:fill="FFFFFF"/>
        </w:rPr>
        <w:t>Olomouce</w:t>
      </w:r>
      <w:r>
        <w:rPr>
          <w:color w:val="000000"/>
          <w:u w:val="single"/>
          <w:shd w:val="clear" w:color="auto" w:fill="FFFFFF"/>
        </w:rPr>
        <w:t>, odbor sociálních věcí,</w:t>
      </w:r>
      <w:r>
        <w:rPr>
          <w:rStyle w:val="apple-converted-space"/>
          <w:color w:val="000000"/>
          <w:shd w:val="clear" w:color="auto" w:fill="FFFFFF"/>
        </w:rPr>
        <w:t> </w:t>
      </w:r>
      <w:r>
        <w:rPr>
          <w:bCs/>
          <w:color w:val="000000"/>
          <w:shd w:val="clear" w:color="auto" w:fill="FFFFFF"/>
        </w:rPr>
        <w:t>oddělení</w:t>
      </w:r>
      <w:r>
        <w:rPr>
          <w:rStyle w:val="apple-converted-space"/>
          <w:color w:val="000000"/>
          <w:shd w:val="clear" w:color="auto" w:fill="FFFFFF"/>
        </w:rPr>
        <w:t> </w:t>
      </w:r>
      <w:r>
        <w:rPr>
          <w:bCs/>
          <w:color w:val="000000"/>
          <w:shd w:val="clear" w:color="auto" w:fill="FFFFFF"/>
        </w:rPr>
        <w:t>péče</w:t>
      </w:r>
      <w:r>
        <w:rPr>
          <w:rStyle w:val="apple-converted-space"/>
          <w:color w:val="000000"/>
          <w:shd w:val="clear" w:color="auto" w:fill="FFFFFF"/>
        </w:rPr>
        <w:t> </w:t>
      </w:r>
      <w:r>
        <w:rPr>
          <w:color w:val="000000"/>
          <w:shd w:val="clear" w:color="auto" w:fill="FFFFFF"/>
        </w:rPr>
        <w:t>o</w:t>
      </w:r>
      <w:r>
        <w:rPr>
          <w:rStyle w:val="apple-converted-space"/>
          <w:color w:val="000000"/>
          <w:shd w:val="clear" w:color="auto" w:fill="FFFFFF"/>
        </w:rPr>
        <w:t> </w:t>
      </w:r>
      <w:r>
        <w:rPr>
          <w:bCs/>
          <w:color w:val="000000"/>
          <w:shd w:val="clear" w:color="auto" w:fill="FFFFFF"/>
        </w:rPr>
        <w:t>rodinu</w:t>
      </w:r>
      <w:r>
        <w:rPr>
          <w:rStyle w:val="apple-converted-space"/>
          <w:color w:val="000000"/>
          <w:shd w:val="clear" w:color="auto" w:fill="FFFFFF"/>
        </w:rPr>
        <w:t> </w:t>
      </w:r>
      <w:r>
        <w:rPr>
          <w:color w:val="000000"/>
          <w:shd w:val="clear" w:color="auto" w:fill="FFFFFF"/>
        </w:rPr>
        <w:t>a děti</w:t>
      </w:r>
    </w:p>
    <w:p w14:paraId="005B85C2" w14:textId="15D51626" w:rsidR="00CB5DFF" w:rsidRDefault="007D2DE4" w:rsidP="00CB5DFF">
      <w:pPr>
        <w:pStyle w:val="Bezmezer"/>
        <w:rPr>
          <w:color w:val="000000"/>
          <w:shd w:val="clear" w:color="auto" w:fill="FFFFFF"/>
        </w:rPr>
      </w:pPr>
      <w:r>
        <w:t>Městský úřad Šternberk-Odbor sociálních věcí</w:t>
      </w:r>
    </w:p>
    <w:p w14:paraId="522726C3" w14:textId="77777777" w:rsidR="00CB5DFF" w:rsidRDefault="00CB5DFF" w:rsidP="00CB5DFF">
      <w:pPr>
        <w:pStyle w:val="Bezmezer"/>
      </w:pPr>
      <w:r>
        <w:rPr>
          <w:u w:val="single"/>
        </w:rPr>
        <w:t>Úřad práce Olomouc</w:t>
      </w:r>
      <w:r>
        <w:t xml:space="preserve"> - beseda na Informačním a poradenském středisku v rámci profesní orientace žáků</w:t>
      </w:r>
      <w:r>
        <w:rPr>
          <w:rFonts w:ascii="Arial CE" w:hAnsi="Arial CE" w:cs="Arial CE"/>
          <w:color w:val="000000"/>
          <w:sz w:val="21"/>
        </w:rPr>
        <w:t xml:space="preserve">: Mgr. Jolana </w:t>
      </w:r>
      <w:proofErr w:type="spellStart"/>
      <w:proofErr w:type="gramStart"/>
      <w:r>
        <w:rPr>
          <w:rFonts w:ascii="Arial CE" w:hAnsi="Arial CE" w:cs="Arial CE"/>
          <w:color w:val="000000"/>
          <w:sz w:val="21"/>
        </w:rPr>
        <w:t>Palinková,tel</w:t>
      </w:r>
      <w:proofErr w:type="spellEnd"/>
      <w:r>
        <w:rPr>
          <w:rFonts w:ascii="Arial CE" w:hAnsi="Arial CE" w:cs="Arial CE"/>
          <w:color w:val="000000"/>
          <w:sz w:val="21"/>
        </w:rPr>
        <w:t>.</w:t>
      </w:r>
      <w:proofErr w:type="gramEnd"/>
      <w:r>
        <w:rPr>
          <w:rFonts w:ascii="Arial CE" w:hAnsi="Arial CE" w:cs="Arial CE"/>
          <w:color w:val="000000"/>
          <w:sz w:val="21"/>
        </w:rPr>
        <w:t xml:space="preserve"> 950 141 441</w:t>
      </w:r>
    </w:p>
    <w:p w14:paraId="4306E507" w14:textId="77777777" w:rsidR="00CB5DFF" w:rsidRDefault="00CB5DFF" w:rsidP="00CB5DFF">
      <w:pPr>
        <w:pStyle w:val="Bezmezer"/>
      </w:pPr>
      <w:r>
        <w:rPr>
          <w:u w:val="single"/>
        </w:rPr>
        <w:t xml:space="preserve">Ekologické centrum </w:t>
      </w:r>
      <w:proofErr w:type="spellStart"/>
      <w:r>
        <w:rPr>
          <w:u w:val="single"/>
        </w:rPr>
        <w:t>Sluňákov</w:t>
      </w:r>
      <w:proofErr w:type="spellEnd"/>
      <w:r>
        <w:t xml:space="preserve"> - využití nabídky programů pro žáky </w:t>
      </w:r>
    </w:p>
    <w:p w14:paraId="7A8D0BC4" w14:textId="7DBCE20A" w:rsidR="00CB5DFF" w:rsidRDefault="00CB5DFF" w:rsidP="00CB5DFF">
      <w:pPr>
        <w:pStyle w:val="Bezmezer"/>
      </w:pPr>
      <w:r>
        <w:rPr>
          <w:u w:val="single"/>
        </w:rPr>
        <w:t>Policie ČR</w:t>
      </w:r>
      <w:r>
        <w:t xml:space="preserve"> </w:t>
      </w:r>
      <w:r w:rsidR="00253BC9">
        <w:t>(pracoviště Mor. Beroun)</w:t>
      </w:r>
      <w:r>
        <w:t>- spolupráce při konkrétních případech výskytu rizikového chování</w:t>
      </w:r>
    </w:p>
    <w:p w14:paraId="10095052" w14:textId="77777777" w:rsidR="00CB5DFF" w:rsidRDefault="00CB5DFF" w:rsidP="00CB5DFF">
      <w:pPr>
        <w:pStyle w:val="Bezmezer"/>
      </w:pPr>
      <w:r>
        <w:rPr>
          <w:u w:val="single"/>
        </w:rPr>
        <w:t>Armáda ČR</w:t>
      </w:r>
      <w:r>
        <w:t xml:space="preserve"> - využití nabídek programů, besed pro žáky </w:t>
      </w:r>
    </w:p>
    <w:p w14:paraId="505B25D7" w14:textId="77777777" w:rsidR="00CB5DFF" w:rsidRDefault="00CB5DFF" w:rsidP="00CB5DFF">
      <w:pPr>
        <w:pStyle w:val="Bezmezer"/>
      </w:pPr>
      <w:r>
        <w:rPr>
          <w:u w:val="single"/>
        </w:rPr>
        <w:t>Dopravní hřiště Šternberk</w:t>
      </w:r>
      <w:r>
        <w:t xml:space="preserve">- návštěva výukových programů </w:t>
      </w:r>
    </w:p>
    <w:p w14:paraId="3FDC8C00" w14:textId="5146A4F5" w:rsidR="00C13685" w:rsidRDefault="00C13685" w:rsidP="00CB5DFF">
      <w:pPr>
        <w:pStyle w:val="Bezmezer"/>
      </w:pPr>
      <w:r>
        <w:t>SPC pro zrakově postižené Olomouc (Nováková, Poláková)</w:t>
      </w:r>
    </w:p>
    <w:p w14:paraId="53C790F5" w14:textId="7096AB2C" w:rsidR="00CB5DFF" w:rsidRDefault="00CB5DFF" w:rsidP="00CB5DFF">
      <w:r>
        <w:rPr>
          <w:u w:val="single"/>
        </w:rPr>
        <w:t xml:space="preserve">P-centrum Olomouc, Centrum prim. </w:t>
      </w:r>
      <w:proofErr w:type="gramStart"/>
      <w:r>
        <w:rPr>
          <w:u w:val="single"/>
        </w:rPr>
        <w:t>prevence</w:t>
      </w:r>
      <w:proofErr w:type="gramEnd"/>
      <w:r w:rsidR="001A1ED2">
        <w:t>- preventivní programy pro žáky</w:t>
      </w:r>
      <w:r>
        <w:rPr>
          <w:rFonts w:ascii="Arial" w:hAnsi="Arial" w:cs="Arial"/>
          <w:i/>
          <w:iCs/>
          <w:color w:val="333333"/>
          <w:sz w:val="20"/>
          <w:szCs w:val="20"/>
        </w:rPr>
        <w:br/>
      </w:r>
      <w:r>
        <w:rPr>
          <w:u w:val="single"/>
        </w:rPr>
        <w:t>Sdružení D</w:t>
      </w:r>
      <w:r>
        <w:t>- preventivní programy pro žáky</w:t>
      </w:r>
    </w:p>
    <w:p w14:paraId="5F31A235" w14:textId="2A7BA208" w:rsidR="001A1ED2" w:rsidRDefault="001A1ED2" w:rsidP="00CB5DFF">
      <w:proofErr w:type="spellStart"/>
      <w:r w:rsidRPr="001A1ED2">
        <w:rPr>
          <w:u w:val="single"/>
        </w:rPr>
        <w:t>Acet</w:t>
      </w:r>
      <w:proofErr w:type="spellEnd"/>
      <w:r>
        <w:t>- preventivní programy pro žáky</w:t>
      </w:r>
    </w:p>
    <w:p w14:paraId="2A10D767" w14:textId="77777777" w:rsidR="00CB5DFF" w:rsidRDefault="00CB5DFF" w:rsidP="00CB5DFF">
      <w:r>
        <w:t>- místní zdravotnické zařízení, vojenská policie a hasiči (besedy, konzultace dle potřeby)</w:t>
      </w:r>
    </w:p>
    <w:p w14:paraId="6324606F" w14:textId="77777777" w:rsidR="00CB5DFF" w:rsidRDefault="00CB5DFF" w:rsidP="00CB5DFF">
      <w:pPr>
        <w:rPr>
          <w:b/>
          <w:bCs/>
          <w:i/>
        </w:rPr>
      </w:pPr>
    </w:p>
    <w:p w14:paraId="0594703F" w14:textId="77777777" w:rsidR="00CB5DFF" w:rsidRDefault="00CB5DFF" w:rsidP="00CB5DFF">
      <w:pPr>
        <w:rPr>
          <w:b/>
          <w:bCs/>
          <w:i/>
        </w:rPr>
      </w:pPr>
    </w:p>
    <w:p w14:paraId="2AA2E646" w14:textId="77777777" w:rsidR="00CB5DFF" w:rsidRDefault="00CB5DFF" w:rsidP="00CB5DFF">
      <w:pPr>
        <w:rPr>
          <w:b/>
          <w:i/>
        </w:rPr>
      </w:pPr>
      <w:r>
        <w:rPr>
          <w:b/>
          <w:bCs/>
          <w:i/>
        </w:rPr>
        <w:t>5. Personální zajištění prevence</w:t>
      </w:r>
    </w:p>
    <w:p w14:paraId="4668C68C" w14:textId="77777777" w:rsidR="00CB5DFF" w:rsidRDefault="00CB5DFF" w:rsidP="00CB5DFF">
      <w:pPr>
        <w:pStyle w:val="Bezmezer"/>
      </w:pPr>
      <w:r>
        <w:t>  Na realizaci preventivního programu školy se podílejí všichni zaměstnanci školy.</w:t>
      </w:r>
    </w:p>
    <w:p w14:paraId="5A29E9E0" w14:textId="2D1840A6" w:rsidR="00CB5DFF" w:rsidRDefault="00CB5DFF" w:rsidP="00CB5DFF">
      <w:pPr>
        <w:pStyle w:val="Bezmezer"/>
        <w:rPr>
          <w:u w:val="single"/>
        </w:rPr>
      </w:pPr>
      <w:r>
        <w:t> </w:t>
      </w:r>
      <w:r>
        <w:rPr>
          <w:u w:val="single"/>
        </w:rPr>
        <w:t>Ředitelka školy:</w:t>
      </w:r>
    </w:p>
    <w:p w14:paraId="14FE2AD1" w14:textId="77777777" w:rsidR="00CB5DFF" w:rsidRDefault="00CB5DFF" w:rsidP="00CB5DFF">
      <w:pPr>
        <w:pStyle w:val="Bezmezer"/>
      </w:pPr>
      <w:r>
        <w:t>- zodpovídá za realizaci preventivního programu                     </w:t>
      </w:r>
    </w:p>
    <w:p w14:paraId="75BD51BD" w14:textId="1674E6D1" w:rsidR="00CB5DFF" w:rsidRDefault="00CB5DFF" w:rsidP="00CB5DFF">
      <w:pPr>
        <w:pStyle w:val="Bezmezer"/>
      </w:pPr>
      <w:r>
        <w:t>- je součástí preventivního týmu</w:t>
      </w:r>
      <w:r w:rsidR="00A33061">
        <w:t>, výchovné komise</w:t>
      </w:r>
    </w:p>
    <w:p w14:paraId="7AF5BA3D" w14:textId="77777777" w:rsidR="00CB5DFF" w:rsidRDefault="00CB5DFF" w:rsidP="00CB5DFF">
      <w:pPr>
        <w:pStyle w:val="Bezmezer"/>
      </w:pPr>
      <w:r>
        <w:t>- jedná s rodiči žáků</w:t>
      </w:r>
    </w:p>
    <w:p w14:paraId="3FF6BCA8" w14:textId="77777777" w:rsidR="00CB5DFF" w:rsidRDefault="00CB5DFF" w:rsidP="00CB5DFF">
      <w:pPr>
        <w:pStyle w:val="Bezmezer"/>
      </w:pPr>
      <w:r>
        <w:t> </w:t>
      </w:r>
    </w:p>
    <w:p w14:paraId="77B054AA" w14:textId="77777777" w:rsidR="00CB5DFF" w:rsidRDefault="00CB5DFF" w:rsidP="00CB5DFF">
      <w:pPr>
        <w:pStyle w:val="Bezmezer"/>
      </w:pPr>
      <w:r>
        <w:rPr>
          <w:u w:val="single"/>
        </w:rPr>
        <w:t>Školní metodička prevence</w:t>
      </w:r>
      <w:r>
        <w:t>:</w:t>
      </w:r>
    </w:p>
    <w:p w14:paraId="42AD0394" w14:textId="013167AC" w:rsidR="00CB5DFF" w:rsidRDefault="00CB5DFF" w:rsidP="00CB5DFF">
      <w:pPr>
        <w:pStyle w:val="Bezmezer"/>
      </w:pPr>
      <w:r>
        <w:t>-sestavuje PP</w:t>
      </w:r>
      <w:r w:rsidR="001A1ED2">
        <w:t>Š</w:t>
      </w:r>
      <w:r>
        <w:t xml:space="preserve"> a další plány pro preventivní aktivity ve škole</w:t>
      </w:r>
    </w:p>
    <w:p w14:paraId="026F2E7E" w14:textId="2BE46DB2" w:rsidR="00CB5DFF" w:rsidRDefault="00CB5DFF" w:rsidP="00CB5DFF">
      <w:pPr>
        <w:pStyle w:val="Bezmezer"/>
      </w:pPr>
      <w:r>
        <w:t>-spolupracuje s vedením školy, výchovným poradcem, třídními učiteli, ostatním</w:t>
      </w:r>
      <w:r w:rsidR="001A1ED2">
        <w:t xml:space="preserve">i </w:t>
      </w:r>
      <w:r>
        <w:t>pracovníky školy, PPP, okresní metodičkou, psychology a dalšími organizacemi,</w:t>
      </w:r>
      <w:r w:rsidR="001A1ED2">
        <w:t xml:space="preserve"> </w:t>
      </w:r>
      <w:r>
        <w:t>institucemi a odborníky</w:t>
      </w:r>
    </w:p>
    <w:p w14:paraId="7E57568F" w14:textId="77777777" w:rsidR="00CB5DFF" w:rsidRDefault="00CB5DFF" w:rsidP="00CB5DFF">
      <w:pPr>
        <w:pStyle w:val="Bezmezer"/>
      </w:pPr>
      <w:r>
        <w:t>-mapuje, řeší a eviduje výskyt rizikového chování ve škole</w:t>
      </w:r>
    </w:p>
    <w:p w14:paraId="77A0B465" w14:textId="77777777" w:rsidR="00CB5DFF" w:rsidRDefault="00CB5DFF" w:rsidP="00CB5DFF">
      <w:pPr>
        <w:pStyle w:val="Bezmezer"/>
      </w:pPr>
      <w:r>
        <w:t>-zajišťuje a koordinuje preventivní aktivity a programy prevence pro žáky</w:t>
      </w:r>
    </w:p>
    <w:p w14:paraId="6B356E9D" w14:textId="77777777" w:rsidR="00CB5DFF" w:rsidRDefault="00CB5DFF" w:rsidP="00CB5DFF">
      <w:pPr>
        <w:pStyle w:val="Bezmezer"/>
      </w:pPr>
      <w:r>
        <w:t xml:space="preserve">- poskytuje materiály, literaturu a informace všem učitelům a rodičům k dané </w:t>
      </w:r>
    </w:p>
    <w:p w14:paraId="7BE17AD6" w14:textId="77777777" w:rsidR="00CB5DFF" w:rsidRDefault="00CB5DFF" w:rsidP="00CB5DFF">
      <w:pPr>
        <w:pStyle w:val="Bezmezer"/>
      </w:pPr>
      <w:r>
        <w:t xml:space="preserve">  problematice, informuje o minimálním preventivním programu, průběhu preventivní  </w:t>
      </w:r>
    </w:p>
    <w:p w14:paraId="1432630C" w14:textId="755105E0" w:rsidR="00CB5DFF" w:rsidRDefault="00CB5DFF" w:rsidP="00CB5DFF">
      <w:r>
        <w:t xml:space="preserve">  činnosti, problémovém chování (na </w:t>
      </w:r>
      <w:proofErr w:type="spellStart"/>
      <w:r>
        <w:t>ped</w:t>
      </w:r>
      <w:proofErr w:type="spellEnd"/>
      <w:r>
        <w:t xml:space="preserve">. </w:t>
      </w:r>
      <w:proofErr w:type="gramStart"/>
      <w:r>
        <w:t>radách</w:t>
      </w:r>
      <w:proofErr w:type="gramEnd"/>
      <w:r>
        <w:t>,  pracovních poradách,  dle potřeby)</w:t>
      </w:r>
    </w:p>
    <w:p w14:paraId="6C0E8E36" w14:textId="77777777" w:rsidR="00CB5DFF" w:rsidRDefault="00CB5DFF" w:rsidP="00CB5DFF">
      <w:r>
        <w:t>- poskytuje konzultační hodiny pro žáky i rodiče</w:t>
      </w:r>
    </w:p>
    <w:p w14:paraId="05729911" w14:textId="77777777" w:rsidR="00CB5DFF" w:rsidRDefault="00CB5DFF" w:rsidP="00CB5DFF">
      <w:r>
        <w:t>- shromažďuje informace o institucích, organizacích a odbornících</w:t>
      </w:r>
    </w:p>
    <w:p w14:paraId="1866E6F0" w14:textId="77777777" w:rsidR="00CB5DFF" w:rsidRDefault="00CB5DFF" w:rsidP="00CB5DFF">
      <w:r>
        <w:t>- účastní se vzdělávacích projektů a seminářů DVPP</w:t>
      </w:r>
    </w:p>
    <w:p w14:paraId="3EB63CC9" w14:textId="77777777" w:rsidR="00CB5DFF" w:rsidRDefault="00CB5DFF" w:rsidP="00CB5DFF">
      <w:r>
        <w:t xml:space="preserve">- spravuje knihovnu, videotéku a zajišťuje další materiály a informace pro potřeby </w:t>
      </w:r>
    </w:p>
    <w:p w14:paraId="7046BC50" w14:textId="77777777" w:rsidR="00CB5DFF" w:rsidRDefault="00CB5DFF" w:rsidP="00CB5DFF">
      <w:r>
        <w:t xml:space="preserve">   metodika prevence a ostatních pedagogů</w:t>
      </w:r>
    </w:p>
    <w:p w14:paraId="64B34C56" w14:textId="77777777" w:rsidR="00CB5DFF" w:rsidRDefault="00CB5DFF" w:rsidP="00CB5DFF">
      <w:r>
        <w:t>- vytváří nástěnky věnované této problematice</w:t>
      </w:r>
    </w:p>
    <w:p w14:paraId="4D846212" w14:textId="77777777" w:rsidR="00CB5DFF" w:rsidRDefault="00CB5DFF" w:rsidP="00CB5DFF">
      <w:pPr>
        <w:pStyle w:val="Bezmezer"/>
      </w:pPr>
    </w:p>
    <w:p w14:paraId="6AB33CC8" w14:textId="77777777" w:rsidR="00CB5DFF" w:rsidRDefault="00CB5DFF" w:rsidP="00CB5DFF">
      <w:pPr>
        <w:pStyle w:val="Bezmezer"/>
        <w:rPr>
          <w:u w:val="single"/>
        </w:rPr>
      </w:pPr>
      <w:r>
        <w:rPr>
          <w:u w:val="single"/>
        </w:rPr>
        <w:t>Výchovná poradkyně:</w:t>
      </w:r>
    </w:p>
    <w:p w14:paraId="792FA23D" w14:textId="77777777" w:rsidR="00CB5DFF" w:rsidRDefault="00CB5DFF" w:rsidP="00CB5DFF">
      <w:pPr>
        <w:pStyle w:val="Bezmezer"/>
      </w:pPr>
      <w:r>
        <w:t>-eviduje děti s SPU, eviduje integrované žáky</w:t>
      </w:r>
    </w:p>
    <w:p w14:paraId="336FF958" w14:textId="77777777" w:rsidR="00CB5DFF" w:rsidRDefault="00CB5DFF" w:rsidP="00CB5DFF">
      <w:pPr>
        <w:pStyle w:val="Bezmezer"/>
      </w:pPr>
      <w:r>
        <w:t>-pomáhá při tvorbě individuálních vzdělávacích plánů</w:t>
      </w:r>
    </w:p>
    <w:p w14:paraId="69BD701F" w14:textId="77777777" w:rsidR="00CB5DFF" w:rsidRDefault="00CB5DFF" w:rsidP="00CB5DFF">
      <w:pPr>
        <w:pStyle w:val="Bezmezer"/>
      </w:pPr>
      <w:r>
        <w:t>-vede profesní orientaci žáků, spolupracuje s PPP a psycholožkou</w:t>
      </w:r>
    </w:p>
    <w:p w14:paraId="0AF60F8E" w14:textId="77777777" w:rsidR="001A1ED2" w:rsidRDefault="001A1ED2" w:rsidP="00CB5DFF">
      <w:pPr>
        <w:pStyle w:val="Bezmezer"/>
      </w:pPr>
    </w:p>
    <w:p w14:paraId="23833639" w14:textId="24DF8E5D" w:rsidR="00CB5DFF" w:rsidRDefault="00CB5DFF" w:rsidP="00CB5DFF">
      <w:pPr>
        <w:pStyle w:val="Bezmezer"/>
        <w:rPr>
          <w:u w:val="single"/>
        </w:rPr>
      </w:pPr>
      <w:r>
        <w:t> </w:t>
      </w:r>
      <w:r>
        <w:rPr>
          <w:u w:val="single"/>
        </w:rPr>
        <w:t>Třídní učitelé:</w:t>
      </w:r>
    </w:p>
    <w:p w14:paraId="7BC3DDD4" w14:textId="77777777" w:rsidR="00CB5DFF" w:rsidRDefault="00CB5DFF" w:rsidP="00CB5DFF">
      <w:pPr>
        <w:pStyle w:val="Bezmezer"/>
      </w:pPr>
      <w:r>
        <w:t>-mapují vztahy žáků v třídním kolektivu</w:t>
      </w:r>
    </w:p>
    <w:p w14:paraId="242205E7" w14:textId="6012131D" w:rsidR="00CB5DFF" w:rsidRDefault="00CB5DFF" w:rsidP="00CB5DFF">
      <w:pPr>
        <w:pStyle w:val="Bezmezer"/>
      </w:pPr>
      <w:r>
        <w:t>-usměrňují třídní dění a provádí preventivní aktivit</w:t>
      </w:r>
      <w:r w:rsidR="001A1ED2">
        <w:t>y</w:t>
      </w:r>
    </w:p>
    <w:p w14:paraId="48493A5F" w14:textId="77777777" w:rsidR="00CB5DFF" w:rsidRDefault="00CB5DFF" w:rsidP="00CB5DFF">
      <w:pPr>
        <w:pStyle w:val="Bezmezer"/>
        <w:rPr>
          <w:u w:val="single"/>
        </w:rPr>
      </w:pPr>
    </w:p>
    <w:p w14:paraId="3C5124FB" w14:textId="77777777" w:rsidR="00CB5DFF" w:rsidRDefault="00CB5DFF" w:rsidP="00CB5DFF">
      <w:pPr>
        <w:pStyle w:val="Bezmezer"/>
      </w:pPr>
      <w:r>
        <w:rPr>
          <w:u w:val="single"/>
        </w:rPr>
        <w:lastRenderedPageBreak/>
        <w:t>Preventivní tým pro řešení rizikového chování ve škole (výchovná komise</w:t>
      </w:r>
      <w:r>
        <w:t>):</w:t>
      </w:r>
    </w:p>
    <w:p w14:paraId="10047C31" w14:textId="77777777" w:rsidR="00CB5DFF" w:rsidRDefault="00CB5DFF" w:rsidP="00CB5DFF">
      <w:pPr>
        <w:pStyle w:val="Bezmezer"/>
      </w:pPr>
      <w:r>
        <w:t>-složení: ředitelka školy, školní metodička prevence, výchovná poradkyně, třídní učitel žáka</w:t>
      </w:r>
    </w:p>
    <w:p w14:paraId="171D1076" w14:textId="30743673" w:rsidR="00CB5DFF" w:rsidRDefault="00CB5DFF" w:rsidP="00CB5DFF">
      <w:pPr>
        <w:pStyle w:val="Bezmezer"/>
      </w:pPr>
      <w:r>
        <w:t> -šetří rizikové chování žáků, dodržuje postupy platné pro naši školu</w:t>
      </w:r>
    </w:p>
    <w:p w14:paraId="510D3C3C" w14:textId="77777777" w:rsidR="00CB5DFF" w:rsidRDefault="00CB5DFF" w:rsidP="00CB5DFF">
      <w:pPr>
        <w:pStyle w:val="Bezmezer"/>
      </w:pPr>
      <w:r>
        <w:t>-řeší situaci s třídním kolektivem</w:t>
      </w:r>
    </w:p>
    <w:p w14:paraId="03CC9A93" w14:textId="77777777" w:rsidR="00CB5DFF" w:rsidRDefault="00CB5DFF" w:rsidP="00CB5DFF">
      <w:pPr>
        <w:pStyle w:val="Bezmezer"/>
      </w:pPr>
      <w:r>
        <w:t>-jedná s rodiči žáků</w:t>
      </w:r>
    </w:p>
    <w:p w14:paraId="5B52A589" w14:textId="77777777" w:rsidR="00CB5DFF" w:rsidRDefault="00CB5DFF" w:rsidP="00CB5DFF">
      <w:pPr>
        <w:pStyle w:val="Bezmezer"/>
      </w:pPr>
      <w:r>
        <w:t>-jedná s Policií ČR, PPP, orgánem sociálně-právní ochrany dětí, psychologem, dětskou lékařkou</w:t>
      </w:r>
    </w:p>
    <w:p w14:paraId="0CA55216" w14:textId="77777777" w:rsidR="00CB5DFF" w:rsidRDefault="00CB5DFF" w:rsidP="00CB5DFF">
      <w:pPr>
        <w:pStyle w:val="Bezmezer"/>
        <w:rPr>
          <w:sz w:val="16"/>
          <w:szCs w:val="16"/>
        </w:rPr>
      </w:pPr>
      <w:r>
        <w:rPr>
          <w:sz w:val="16"/>
          <w:szCs w:val="16"/>
        </w:rPr>
        <w:t> </w:t>
      </w:r>
    </w:p>
    <w:p w14:paraId="3D4ADD40" w14:textId="77777777" w:rsidR="00CB5DFF" w:rsidRDefault="00CB5DFF" w:rsidP="00CB5DFF">
      <w:pPr>
        <w:pStyle w:val="Bezmezer"/>
        <w:rPr>
          <w:b/>
        </w:rPr>
      </w:pPr>
    </w:p>
    <w:p w14:paraId="7C16B01F" w14:textId="77777777" w:rsidR="00CB5DFF" w:rsidRDefault="00CB5DFF" w:rsidP="00CB5DFF">
      <w:pPr>
        <w:pStyle w:val="Bezmezer"/>
        <w:rPr>
          <w:b/>
        </w:rPr>
      </w:pPr>
    </w:p>
    <w:p w14:paraId="0D6F873B" w14:textId="77777777" w:rsidR="00CB5DFF" w:rsidRDefault="00CB5DFF" w:rsidP="00CB5DFF">
      <w:pPr>
        <w:pStyle w:val="Bezmezer"/>
        <w:rPr>
          <w:b/>
        </w:rPr>
      </w:pPr>
      <w:r>
        <w:rPr>
          <w:b/>
        </w:rPr>
        <w:t xml:space="preserve">6. </w:t>
      </w:r>
      <w:r>
        <w:rPr>
          <w:b/>
          <w:i/>
        </w:rPr>
        <w:t>Plán preventivní činnosti, specifické a nespecifické aktivity pro žáky</w:t>
      </w:r>
      <w:r>
        <w:rPr>
          <w:b/>
        </w:rPr>
        <w:t>:</w:t>
      </w:r>
    </w:p>
    <w:p w14:paraId="0AA3A08D" w14:textId="77777777" w:rsidR="00CB5DFF" w:rsidRDefault="00CB5DFF" w:rsidP="00CB5DFF"/>
    <w:p w14:paraId="42530AF4" w14:textId="77777777" w:rsidR="00CB5DFF" w:rsidRDefault="00CB5DFF" w:rsidP="00CB5DFF">
      <w:r>
        <w:t xml:space="preserve">a) </w:t>
      </w:r>
      <w:r>
        <w:rPr>
          <w:u w:val="single"/>
        </w:rPr>
        <w:t>Primární prevence a tematické bloky v rámci výuky</w:t>
      </w:r>
      <w:r>
        <w:t>:</w:t>
      </w:r>
    </w:p>
    <w:p w14:paraId="06D8024B" w14:textId="77777777" w:rsidR="00CB5DFF" w:rsidRDefault="00CB5DFF" w:rsidP="00CB5DFF">
      <w:pPr>
        <w:rPr>
          <w:u w:val="single"/>
        </w:rPr>
      </w:pPr>
    </w:p>
    <w:p w14:paraId="27DCADF2" w14:textId="77777777" w:rsidR="00CB5DFF" w:rsidRDefault="00CB5DFF" w:rsidP="00CB5DFF">
      <w:pPr>
        <w:rPr>
          <w:u w:val="single"/>
        </w:rPr>
      </w:pPr>
      <w:r>
        <w:rPr>
          <w:u w:val="single"/>
        </w:rPr>
        <w:t>I. stupeň:</w:t>
      </w:r>
    </w:p>
    <w:p w14:paraId="5809E751" w14:textId="77777777" w:rsidR="00CB5DFF" w:rsidRDefault="00CB5DFF" w:rsidP="00CB5DFF">
      <w:pPr>
        <w:ind w:firstLine="708"/>
      </w:pPr>
      <w:r>
        <w:t>Primární prevenci na 1. stupni má na starosti především třídní učitel, který navozuje příznivé klima ve třídě, usiluje o všestranný rozvoj osobnosti žáků, spolupracuje s </w:t>
      </w:r>
      <w:proofErr w:type="gramStart"/>
      <w:r>
        <w:t>rodiči,  snaží</w:t>
      </w:r>
      <w:proofErr w:type="gramEnd"/>
      <w:r>
        <w:t xml:space="preserve"> se včas odhalovat specifické poruchy učení či jiná postižení, soustředí se na včasné diagnostikování rizikových jevů v třídním kolektivu.  </w:t>
      </w:r>
    </w:p>
    <w:p w14:paraId="0EFBF66E" w14:textId="77777777" w:rsidR="00CB5DFF" w:rsidRDefault="00CB5DFF" w:rsidP="00CB5DFF"/>
    <w:p w14:paraId="732991EE" w14:textId="77777777" w:rsidR="00CB5DFF" w:rsidRDefault="00CB5DFF" w:rsidP="00CB5DFF">
      <w:r>
        <w:t xml:space="preserve">Tematické bloky: </w:t>
      </w:r>
    </w:p>
    <w:p w14:paraId="1CD04B9A" w14:textId="77777777" w:rsidR="00CB5DFF" w:rsidRDefault="00CB5DFF" w:rsidP="00CB5DFF">
      <w:r>
        <w:t>-prvouka, přírodověda, vlastivěda (vztahy mezi členy rodiny, problémy v rodině a její životní styl, osvojení vhodného chování k ostatním lidem a věcem, upevňování základních návyků v rámci hygieny a životosprávy, volný čas a jeho využití, režim dne, zdraví člověka, prevence zneužívání návykových látek, osobní bezpečí, základy sexuální a rodinné výchovy, etické a právní výchovy)</w:t>
      </w:r>
    </w:p>
    <w:p w14:paraId="7DF11B66" w14:textId="77777777" w:rsidR="00CB5DFF" w:rsidRDefault="00CB5DFF" w:rsidP="00CB5DFF">
      <w:pPr>
        <w:rPr>
          <w:u w:val="single"/>
        </w:rPr>
      </w:pPr>
    </w:p>
    <w:p w14:paraId="25B50AB2" w14:textId="77777777" w:rsidR="00CB5DFF" w:rsidRDefault="00CB5DFF" w:rsidP="00CB5DFF">
      <w:pPr>
        <w:rPr>
          <w:u w:val="single"/>
        </w:rPr>
      </w:pPr>
    </w:p>
    <w:p w14:paraId="2D682535" w14:textId="77777777" w:rsidR="00CB5DFF" w:rsidRDefault="00CB5DFF" w:rsidP="00CB5DFF">
      <w:pPr>
        <w:rPr>
          <w:u w:val="single"/>
        </w:rPr>
      </w:pPr>
      <w:r>
        <w:rPr>
          <w:u w:val="single"/>
        </w:rPr>
        <w:t>II. stupeň:</w:t>
      </w:r>
    </w:p>
    <w:p w14:paraId="0F68343B" w14:textId="77777777" w:rsidR="00CB5DFF" w:rsidRDefault="00CB5DFF" w:rsidP="00CB5DFF">
      <w:pPr>
        <w:pStyle w:val="Bezmezer"/>
        <w:ind w:firstLine="708"/>
        <w:rPr>
          <w:i/>
        </w:rPr>
      </w:pPr>
      <w:r>
        <w:t>S tématy z oblasti prevence se pracuje především v předmětech výchova k občanství, výchova ke zdraví, přírodopis, chemie, dějepis, český jazyk a literatura. Cílem je poskytnout žákům co největší množství informací, např. o možnostech pomoci – kam se obrátit a jak postupovat v případě jakýchkoliv problémů, naučí se orientovat v základních právních normách, jsou vedeni k ekologicky uvědomělému smýšlení, učí se zodpovídat za své zdraví i zdraví ostatních, učí se vytvářet eticky hodnotné postoje a způsoby chování. K navozování příznivého společenského klimatu ve třídě slouží také organizování výletů, exkurzí, lyžařského výcvikového kurzu, atd. Žáci 8. a 9. tříd získávají základní vědomosti o problematice sexuálního života a možných rizicích.</w:t>
      </w:r>
    </w:p>
    <w:p w14:paraId="2BA863F9" w14:textId="77777777" w:rsidR="00CB5DFF" w:rsidRDefault="00CB5DFF" w:rsidP="00CB5DFF"/>
    <w:p w14:paraId="76100532" w14:textId="77777777" w:rsidR="00CB5DFF" w:rsidRDefault="00CB5DFF" w:rsidP="00CB5DFF">
      <w:pPr>
        <w:rPr>
          <w:u w:val="single"/>
        </w:rPr>
      </w:pPr>
      <w:r>
        <w:t> </w:t>
      </w:r>
      <w:r>
        <w:rPr>
          <w:u w:val="single"/>
        </w:rPr>
        <w:t xml:space="preserve">Tematické bloky: </w:t>
      </w:r>
    </w:p>
    <w:p w14:paraId="5FA442C7" w14:textId="77777777" w:rsidR="00CB5DFF" w:rsidRDefault="00CB5DFF" w:rsidP="00CB5DFF">
      <w:r>
        <w:t>- Ov, VKZ (člověk a rodinný život – manželství, plánované rodičovství, vztahy v rodině, sexuální zdrženlivost, tělesná a duševní hygiena, životospráva, režim dne, volný čas, drogy a návykové látky, osobní bezpečí)</w:t>
      </w:r>
    </w:p>
    <w:p w14:paraId="3BA2B09F" w14:textId="77777777" w:rsidR="00CB5DFF" w:rsidRDefault="00CB5DFF" w:rsidP="00CB5DFF">
      <w:r>
        <w:t>- Ch (chemie ve společnosti, drogy, složení správné výživy, péče o životní prostředí)</w:t>
      </w:r>
    </w:p>
    <w:p w14:paraId="6B5EA5EA" w14:textId="77777777" w:rsidR="00CB5DFF" w:rsidRDefault="00CB5DFF" w:rsidP="00CB5DFF">
      <w:r>
        <w:t xml:space="preserve">- </w:t>
      </w:r>
      <w:proofErr w:type="spellStart"/>
      <w:r>
        <w:t>Př</w:t>
      </w:r>
      <w:proofErr w:type="spellEnd"/>
      <w:r>
        <w:t xml:space="preserve"> (rozmnožovací soustava, sexuální život, nebezpečí pohlavních chorob, správná životospráva, poškození lidského organismu)</w:t>
      </w:r>
    </w:p>
    <w:p w14:paraId="29100044" w14:textId="77777777" w:rsidR="00CB5DFF" w:rsidRDefault="00CB5DFF" w:rsidP="00CB5DFF">
      <w:proofErr w:type="gramStart"/>
      <w:r>
        <w:t>- D ( genocida</w:t>
      </w:r>
      <w:proofErr w:type="gramEnd"/>
      <w:r>
        <w:t>, antisemitismus, rasismus, xenofobie)</w:t>
      </w:r>
    </w:p>
    <w:p w14:paraId="24756FD2" w14:textId="77777777" w:rsidR="006A43AD" w:rsidRDefault="006A43AD" w:rsidP="00CB5DFF"/>
    <w:p w14:paraId="65E6E6B9" w14:textId="77777777" w:rsidR="00CB5DFF" w:rsidRDefault="00CB5DFF" w:rsidP="00CB5DFF">
      <w:r>
        <w:t xml:space="preserve">b) </w:t>
      </w:r>
      <w:r>
        <w:rPr>
          <w:u w:val="single"/>
        </w:rPr>
        <w:t>jednorázové akce:</w:t>
      </w:r>
    </w:p>
    <w:p w14:paraId="183FBB47" w14:textId="77777777" w:rsidR="00CB5DFF" w:rsidRDefault="00CB5DFF" w:rsidP="00CB5DFF">
      <w:r>
        <w:t xml:space="preserve">I. stupeň – besedy v rámci přírodovědy a vlastivědy, </w:t>
      </w:r>
    </w:p>
    <w:p w14:paraId="60004764" w14:textId="77777777" w:rsidR="00CB5DFF" w:rsidRDefault="00CB5DFF" w:rsidP="00CB5DFF">
      <w:pPr>
        <w:ind w:left="708"/>
      </w:pPr>
      <w:r>
        <w:t xml:space="preserve">    -přednášky a preventivní programy dle aktuální nabídky a objednání</w:t>
      </w:r>
    </w:p>
    <w:p w14:paraId="05BFB4CD" w14:textId="77777777" w:rsidR="00CB5DFF" w:rsidRDefault="00CB5DFF" w:rsidP="00CB5DFF">
      <w:pPr>
        <w:ind w:left="708"/>
      </w:pPr>
      <w:r>
        <w:t xml:space="preserve">     (Zdravá pětka, Dentální hygiena)</w:t>
      </w:r>
    </w:p>
    <w:p w14:paraId="2687DE69" w14:textId="77777777" w:rsidR="00CB5DFF" w:rsidRDefault="00CB5DFF" w:rsidP="00CB5DFF">
      <w:pPr>
        <w:pStyle w:val="Bezmezer"/>
        <w:ind w:firstLine="708"/>
      </w:pPr>
      <w:r>
        <w:t xml:space="preserve">    -návštěva speciálních zařízení či výstav </w:t>
      </w:r>
    </w:p>
    <w:p w14:paraId="456C35FD" w14:textId="77777777" w:rsidR="00CB5DFF" w:rsidRDefault="00CB5DFF" w:rsidP="00CB5DFF">
      <w:r>
        <w:t xml:space="preserve">    </w:t>
      </w:r>
      <w:r>
        <w:tab/>
        <w:t xml:space="preserve">    -výuka a výcvik na dopravním hřišti </w:t>
      </w:r>
    </w:p>
    <w:p w14:paraId="63600E90" w14:textId="77777777" w:rsidR="00CB5DFF" w:rsidRDefault="00CB5DFF" w:rsidP="00CB5DFF">
      <w:pPr>
        <w:ind w:firstLine="708"/>
      </w:pPr>
      <w:r>
        <w:t xml:space="preserve">    -účast v dopravně-bezpečnostní soutěži </w:t>
      </w:r>
    </w:p>
    <w:p w14:paraId="771B9A7A" w14:textId="77777777" w:rsidR="00CB5DFF" w:rsidRDefault="00CB5DFF" w:rsidP="00CB5DFF">
      <w:pPr>
        <w:ind w:left="708"/>
      </w:pPr>
      <w:r>
        <w:t xml:space="preserve">    -preventivní programy dle aktuální </w:t>
      </w:r>
      <w:proofErr w:type="spellStart"/>
      <w:proofErr w:type="gramStart"/>
      <w:r>
        <w:t>nabídky,objednání</w:t>
      </w:r>
      <w:proofErr w:type="spellEnd"/>
      <w:proofErr w:type="gramEnd"/>
      <w:r>
        <w:t xml:space="preserve"> (Poradna pro ženy, ACET) </w:t>
      </w:r>
    </w:p>
    <w:p w14:paraId="7902374C" w14:textId="77777777" w:rsidR="00CB5DFF" w:rsidRDefault="00CB5DFF" w:rsidP="00CB5DFF">
      <w:pPr>
        <w:pStyle w:val="Bezmezer"/>
      </w:pPr>
      <w:r>
        <w:t xml:space="preserve">II. stupeň - beseda o dospívání a sexualitě - učitelé </w:t>
      </w:r>
      <w:proofErr w:type="spellStart"/>
      <w:r>
        <w:t>VkZ</w:t>
      </w:r>
      <w:proofErr w:type="spellEnd"/>
      <w:r>
        <w:t xml:space="preserve"> a </w:t>
      </w:r>
      <w:proofErr w:type="spellStart"/>
      <w:r>
        <w:t>Př</w:t>
      </w:r>
      <w:proofErr w:type="spellEnd"/>
      <w:r>
        <w:t xml:space="preserve">  (</w:t>
      </w:r>
      <w:smartTag w:uri="urn:schemas-microsoft-com:office:smarttags" w:element="metricconverter">
        <w:smartTagPr>
          <w:attr w:name="ProductID" w:val="8. a"/>
        </w:smartTagPr>
        <w:r>
          <w:t>8. a</w:t>
        </w:r>
      </w:smartTag>
      <w:r>
        <w:t xml:space="preserve"> 9. roč.)</w:t>
      </w:r>
    </w:p>
    <w:p w14:paraId="65105DE9" w14:textId="77777777" w:rsidR="00CB5DFF" w:rsidRDefault="00CB5DFF" w:rsidP="00CB5DFF">
      <w:r>
        <w:t xml:space="preserve">                - beseda o pohlavním životě člověka- učitel </w:t>
      </w:r>
      <w:proofErr w:type="spellStart"/>
      <w:r>
        <w:t>Př</w:t>
      </w:r>
      <w:proofErr w:type="spellEnd"/>
      <w:r>
        <w:t xml:space="preserve"> (8. roč.)</w:t>
      </w:r>
    </w:p>
    <w:p w14:paraId="3FEFA4DD" w14:textId="77777777" w:rsidR="00CB5DFF" w:rsidRDefault="00CB5DFF" w:rsidP="00CB5DFF">
      <w:r>
        <w:tab/>
        <w:t xml:space="preserve">    - filmy s protidrogovou a sexuální tématikou, vandalství, šikana</w:t>
      </w:r>
    </w:p>
    <w:p w14:paraId="6794775E" w14:textId="77777777" w:rsidR="00CB5DFF" w:rsidRDefault="00CB5DFF" w:rsidP="00CB5DFF">
      <w:r>
        <w:lastRenderedPageBreak/>
        <w:tab/>
        <w:t xml:space="preserve">    - volba povolání – ÚP Olomouc</w:t>
      </w:r>
    </w:p>
    <w:p w14:paraId="45B43D1F" w14:textId="77777777" w:rsidR="00CB5DFF" w:rsidRDefault="00CB5DFF" w:rsidP="00CB5DFF">
      <w:r>
        <w:tab/>
        <w:t xml:space="preserve">    - 6. až 9. ročník – přednášky a preventivní programy dle aktuální </w:t>
      </w:r>
      <w:proofErr w:type="spellStart"/>
      <w:proofErr w:type="gramStart"/>
      <w:r>
        <w:t>nabídky,objednání</w:t>
      </w:r>
      <w:proofErr w:type="spellEnd"/>
      <w:proofErr w:type="gramEnd"/>
    </w:p>
    <w:p w14:paraId="2E999E49" w14:textId="6C49537A" w:rsidR="00CB5DFF" w:rsidRDefault="007D2DE4" w:rsidP="00CB5DFF">
      <w:pPr>
        <w:ind w:left="1416"/>
      </w:pPr>
      <w:r>
        <w:t xml:space="preserve">(ACET </w:t>
      </w:r>
      <w:proofErr w:type="gramStart"/>
      <w:r>
        <w:t>ČR )</w:t>
      </w:r>
      <w:proofErr w:type="gramEnd"/>
    </w:p>
    <w:p w14:paraId="54146B2D" w14:textId="77777777" w:rsidR="007D2DE4" w:rsidRDefault="007D2DE4" w:rsidP="00CB5DFF">
      <w:pPr>
        <w:pStyle w:val="Bezmezer"/>
      </w:pPr>
    </w:p>
    <w:p w14:paraId="565A300F" w14:textId="77777777" w:rsidR="00CB5DFF" w:rsidRDefault="00CB5DFF" w:rsidP="00CB5DFF">
      <w:pPr>
        <w:pStyle w:val="Bezmezer"/>
        <w:rPr>
          <w:u w:val="single"/>
        </w:rPr>
      </w:pPr>
      <w:r>
        <w:t xml:space="preserve">c) </w:t>
      </w:r>
      <w:r>
        <w:rPr>
          <w:u w:val="single"/>
        </w:rPr>
        <w:t xml:space="preserve">volnočasové aktivity a </w:t>
      </w:r>
      <w:proofErr w:type="gramStart"/>
      <w:r>
        <w:rPr>
          <w:u w:val="single"/>
        </w:rPr>
        <w:t>zájmové  útvary</w:t>
      </w:r>
      <w:proofErr w:type="gramEnd"/>
      <w:r>
        <w:rPr>
          <w:u w:val="single"/>
        </w:rPr>
        <w:t>:</w:t>
      </w:r>
    </w:p>
    <w:p w14:paraId="5CF28B9C" w14:textId="77777777" w:rsidR="00CB5DFF" w:rsidRDefault="00CB5DFF" w:rsidP="00CB5DFF">
      <w:r>
        <w:t xml:space="preserve"> (podpora jejich činnosti, zapojení vedoucích z řad učitelů)</w:t>
      </w:r>
    </w:p>
    <w:p w14:paraId="5FE2C98B" w14:textId="77777777" w:rsidR="00CB5DFF" w:rsidRDefault="00CB5DFF" w:rsidP="00CB5DFF">
      <w:proofErr w:type="gramStart"/>
      <w:r>
        <w:t>1.stupeň</w:t>
      </w:r>
      <w:proofErr w:type="gramEnd"/>
      <w:r>
        <w:t>:</w:t>
      </w:r>
      <w:r>
        <w:tab/>
      </w:r>
      <w:r>
        <w:tab/>
      </w:r>
      <w:r>
        <w:tab/>
      </w:r>
      <w:r>
        <w:tab/>
      </w:r>
      <w:r>
        <w:tab/>
        <w:t>2.stupeň:</w:t>
      </w:r>
    </w:p>
    <w:p w14:paraId="1A5ACC97" w14:textId="2116331F" w:rsidR="00CB5DFF" w:rsidRDefault="00CB5DFF" w:rsidP="00CB5DFF">
      <w:r>
        <w:t>- čtenářský kroužek</w:t>
      </w:r>
      <w:r>
        <w:tab/>
      </w:r>
      <w:r>
        <w:tab/>
      </w:r>
      <w:r>
        <w:tab/>
      </w:r>
      <w:r>
        <w:tab/>
        <w:t>-</w:t>
      </w:r>
      <w:r w:rsidR="007377C8">
        <w:t>klub deskových her</w:t>
      </w:r>
      <w:r>
        <w:t xml:space="preserve"> </w:t>
      </w:r>
    </w:p>
    <w:p w14:paraId="28677055" w14:textId="77777777" w:rsidR="00CB5DFF" w:rsidRDefault="00CB5DFF" w:rsidP="00CB5DFF">
      <w:r>
        <w:t>- hudební kroužek</w:t>
      </w:r>
      <w:r>
        <w:tab/>
      </w:r>
      <w:r>
        <w:tab/>
      </w:r>
      <w:r>
        <w:tab/>
      </w:r>
      <w:r>
        <w:tab/>
        <w:t>- taneční kroužek</w:t>
      </w:r>
    </w:p>
    <w:p w14:paraId="234D3E8E" w14:textId="77777777" w:rsidR="00CB5DFF" w:rsidRDefault="00CB5DFF" w:rsidP="00CB5DFF">
      <w:r>
        <w:t>- taneční kroužek</w:t>
      </w:r>
      <w:r>
        <w:tab/>
      </w:r>
      <w:r>
        <w:tab/>
      </w:r>
      <w:r>
        <w:tab/>
      </w:r>
      <w:r>
        <w:tab/>
        <w:t>- hudební kroužek</w:t>
      </w:r>
    </w:p>
    <w:p w14:paraId="6565809C" w14:textId="77777777" w:rsidR="00CB5DFF" w:rsidRDefault="00CB5DFF" w:rsidP="00CB5DFF">
      <w:r>
        <w:t>- dramatický kroužek</w:t>
      </w:r>
      <w:r>
        <w:tab/>
      </w:r>
      <w:r>
        <w:tab/>
      </w:r>
      <w:r>
        <w:tab/>
      </w:r>
      <w:r>
        <w:tab/>
        <w:t>- dramatický kroužek</w:t>
      </w:r>
    </w:p>
    <w:p w14:paraId="0203D544" w14:textId="78CC7924" w:rsidR="00CB5DFF" w:rsidRDefault="00CB5DFF" w:rsidP="00CB5DFF">
      <w:r>
        <w:t>- poh</w:t>
      </w:r>
      <w:r w:rsidR="006D24E8">
        <w:t>ybové hry</w:t>
      </w:r>
      <w:r w:rsidR="006D24E8">
        <w:tab/>
      </w:r>
      <w:r w:rsidR="006D24E8">
        <w:tab/>
      </w:r>
      <w:r w:rsidR="006D24E8">
        <w:tab/>
      </w:r>
      <w:r w:rsidR="006D24E8">
        <w:tab/>
        <w:t>- výtvarný kroužek</w:t>
      </w:r>
      <w:r>
        <w:tab/>
      </w:r>
      <w:r>
        <w:tab/>
      </w:r>
      <w:r>
        <w:tab/>
        <w:t xml:space="preserve"> </w:t>
      </w:r>
    </w:p>
    <w:p w14:paraId="68193717" w14:textId="2C8DDC7E" w:rsidR="00CB5DFF" w:rsidRDefault="006D24E8" w:rsidP="00CB5DFF">
      <w:r>
        <w:t>- výtvarný kroužek</w:t>
      </w:r>
      <w:r w:rsidR="00CB5DFF">
        <w:tab/>
      </w:r>
      <w:r w:rsidR="00CB5DFF">
        <w:tab/>
      </w:r>
      <w:r w:rsidR="00CB5DFF">
        <w:tab/>
      </w:r>
      <w:r w:rsidR="00CB5DFF">
        <w:tab/>
        <w:t>-</w:t>
      </w:r>
      <w:r w:rsidR="007377C8">
        <w:t xml:space="preserve">klub </w:t>
      </w:r>
      <w:r>
        <w:t>polytechnicko-badatelský</w:t>
      </w:r>
    </w:p>
    <w:p w14:paraId="398B0BCC" w14:textId="77777777" w:rsidR="006D24E8" w:rsidRDefault="00CB5DFF" w:rsidP="00CB5DFF">
      <w:r>
        <w:t>-skaut</w:t>
      </w:r>
      <w:r>
        <w:tab/>
      </w:r>
      <w:r>
        <w:tab/>
      </w:r>
      <w:r w:rsidR="006D24E8">
        <w:tab/>
      </w:r>
      <w:r w:rsidR="006D24E8">
        <w:tab/>
      </w:r>
      <w:r w:rsidR="006D24E8">
        <w:tab/>
      </w:r>
      <w:r w:rsidR="006D24E8">
        <w:tab/>
        <w:t>-žákovská knihovna</w:t>
      </w:r>
      <w:r w:rsidR="006D24E8">
        <w:tab/>
      </w:r>
      <w:r w:rsidR="006D24E8">
        <w:tab/>
      </w:r>
      <w:r w:rsidR="006D24E8">
        <w:tab/>
      </w:r>
      <w:r w:rsidR="006D24E8">
        <w:tab/>
      </w:r>
    </w:p>
    <w:p w14:paraId="030B1EDB" w14:textId="68196CD0" w:rsidR="006D24E8" w:rsidRDefault="006D24E8" w:rsidP="00CB5DFF">
      <w:r>
        <w:t>-klub polytechnicko-badatelský</w:t>
      </w:r>
      <w:r w:rsidR="006A43AD">
        <w:tab/>
      </w:r>
      <w:r w:rsidR="006A43AD">
        <w:tab/>
        <w:t>-skaut</w:t>
      </w:r>
    </w:p>
    <w:p w14:paraId="72288D4A" w14:textId="77777777" w:rsidR="009D1EC9" w:rsidRDefault="006D24E8" w:rsidP="001A1ED2">
      <w:r>
        <w:t>-žákovská knihovna</w:t>
      </w:r>
      <w:r w:rsidR="00CB5DFF">
        <w:tab/>
      </w:r>
      <w:r w:rsidR="00CB5DFF">
        <w:tab/>
      </w:r>
      <w:r w:rsidR="00CB5DFF">
        <w:tab/>
      </w:r>
      <w:r w:rsidR="00CB5DFF">
        <w:tab/>
      </w:r>
      <w:r w:rsidR="00CB5DFF">
        <w:tab/>
      </w:r>
    </w:p>
    <w:p w14:paraId="2E6080EE" w14:textId="77777777" w:rsidR="007D2DE4" w:rsidRDefault="007D2DE4" w:rsidP="001A1ED2"/>
    <w:p w14:paraId="070B52FC" w14:textId="032AC07E" w:rsidR="00CB5DFF" w:rsidRDefault="00CB5DFF" w:rsidP="001A1ED2">
      <w:r>
        <w:t>d</w:t>
      </w:r>
      <w:r>
        <w:rPr>
          <w:u w:val="single"/>
        </w:rPr>
        <w:t>) ostatní:</w:t>
      </w:r>
    </w:p>
    <w:p w14:paraId="587B4AE9" w14:textId="77777777" w:rsidR="00CB5DFF" w:rsidRDefault="00CB5DFF" w:rsidP="00CB5DFF">
      <w:pPr>
        <w:pStyle w:val="Bezmezer"/>
      </w:pPr>
      <w:r>
        <w:t xml:space="preserve">- sportovní činnosti </w:t>
      </w:r>
    </w:p>
    <w:p w14:paraId="0CF5C3C9" w14:textId="77777777" w:rsidR="00CB5DFF" w:rsidRDefault="00CB5DFF" w:rsidP="00CB5DFF">
      <w:pPr>
        <w:pStyle w:val="Bezmezer"/>
      </w:pPr>
      <w:r>
        <w:t xml:space="preserve">- účast v soutěžích v rámci okresu  </w:t>
      </w:r>
    </w:p>
    <w:p w14:paraId="4B64A227" w14:textId="77777777" w:rsidR="00CB5DFF" w:rsidRDefault="00CB5DFF" w:rsidP="00CB5DFF">
      <w:pPr>
        <w:pStyle w:val="Bezmezer"/>
      </w:pPr>
      <w:r>
        <w:t>- využívání nabídky kulturních, regionálních a dalších subjektů a jejich programů a projektů</w:t>
      </w:r>
    </w:p>
    <w:p w14:paraId="6EAD8B7B" w14:textId="77777777" w:rsidR="00CB5DFF" w:rsidRDefault="00CB5DFF" w:rsidP="00CB5DFF">
      <w:pPr>
        <w:pStyle w:val="Bezmezer"/>
      </w:pPr>
      <w:r>
        <w:t>-výlety, exkurze,</w:t>
      </w:r>
      <w:r>
        <w:rPr>
          <w:sz w:val="16"/>
          <w:szCs w:val="16"/>
        </w:rPr>
        <w:t xml:space="preserve"> </w:t>
      </w:r>
      <w:r>
        <w:t xml:space="preserve">návštěva divadelních představení </w:t>
      </w:r>
    </w:p>
    <w:p w14:paraId="12CCDB4F" w14:textId="00FD60D6" w:rsidR="00CB5DFF" w:rsidRDefault="00CB5DFF" w:rsidP="00CB5DFF">
      <w:pPr>
        <w:pStyle w:val="Bezmezer"/>
      </w:pPr>
      <w:r>
        <w:t>-podpora čtenářské gramotnosti (recitační soutěže, výtvarné a literární soutěže, činnost školní knihovny)</w:t>
      </w:r>
    </w:p>
    <w:p w14:paraId="58060F49" w14:textId="77777777" w:rsidR="00CB5DFF" w:rsidRDefault="00CB5DFF" w:rsidP="00CB5DFF">
      <w:pPr>
        <w:pStyle w:val="Bezmezer"/>
      </w:pPr>
      <w:r>
        <w:t xml:space="preserve">-projektové dny, školní vystoupení a akademie (spolupráce žáků, vzájemná pomoc, zlepšování vztahů mezi žáky-Den dětí, Den Země, Ukliďme svět) </w:t>
      </w:r>
    </w:p>
    <w:p w14:paraId="7B853616" w14:textId="77777777" w:rsidR="00CB5DFF" w:rsidRDefault="00CB5DFF" w:rsidP="00CB5DFF">
      <w:pPr>
        <w:pStyle w:val="Bezmezer"/>
      </w:pPr>
      <w:r>
        <w:t xml:space="preserve">- podpora projektů Mléko a Ovoce do škol, </w:t>
      </w:r>
      <w:proofErr w:type="spellStart"/>
      <w:r>
        <w:t>Recyklohraní</w:t>
      </w:r>
      <w:proofErr w:type="spellEnd"/>
    </w:p>
    <w:p w14:paraId="4078F0A3" w14:textId="77777777" w:rsidR="00CB5DFF" w:rsidRDefault="00CB5DFF" w:rsidP="00CB5DFF"/>
    <w:p w14:paraId="7AB486C9" w14:textId="77777777" w:rsidR="00CB5DFF" w:rsidRDefault="00CB5DFF" w:rsidP="00CB5DFF"/>
    <w:p w14:paraId="7AA3CA99" w14:textId="77777777" w:rsidR="00CB5DFF" w:rsidRDefault="00CB5DFF" w:rsidP="00CB5DFF">
      <w:pPr>
        <w:rPr>
          <w:u w:val="single"/>
        </w:rPr>
      </w:pPr>
      <w:r>
        <w:t xml:space="preserve">e) </w:t>
      </w:r>
      <w:r>
        <w:rPr>
          <w:u w:val="single"/>
        </w:rPr>
        <w:t>vedení schránky důvěry:</w:t>
      </w:r>
    </w:p>
    <w:p w14:paraId="78A039E7" w14:textId="77777777" w:rsidR="00CB5DFF" w:rsidRDefault="00CB5DFF" w:rsidP="00CB5DFF">
      <w:r>
        <w:t>- spadá do povinností výchovného poradce (Mgr. V. Černá)</w:t>
      </w:r>
    </w:p>
    <w:p w14:paraId="35DA4988" w14:textId="77777777" w:rsidR="00CB5DFF" w:rsidRDefault="00CB5DFF" w:rsidP="00CB5DFF">
      <w:pPr>
        <w:rPr>
          <w:rStyle w:val="Siln"/>
          <w:i/>
        </w:rPr>
      </w:pPr>
    </w:p>
    <w:p w14:paraId="3F17100C" w14:textId="77777777" w:rsidR="00CB5DFF" w:rsidRDefault="00CB5DFF" w:rsidP="00CB5DFF">
      <w:pPr>
        <w:pStyle w:val="Bezmezer"/>
        <w:rPr>
          <w:u w:val="single"/>
        </w:rPr>
      </w:pPr>
    </w:p>
    <w:p w14:paraId="72CF857B" w14:textId="77777777" w:rsidR="00CB5DFF" w:rsidRDefault="00CB5DFF" w:rsidP="00CB5DFF">
      <w:pPr>
        <w:pStyle w:val="Bezmezer"/>
        <w:rPr>
          <w:u w:val="single"/>
        </w:rPr>
      </w:pPr>
      <w:r>
        <w:rPr>
          <w:u w:val="single"/>
        </w:rPr>
        <w:t>VI. Mateřská škola:</w:t>
      </w:r>
    </w:p>
    <w:p w14:paraId="1E40B9D2" w14:textId="0007B456" w:rsidR="00CB5DFF" w:rsidRDefault="00CB5DFF" w:rsidP="00CB5DFF">
      <w:pPr>
        <w:pStyle w:val="Bezmezer"/>
        <w:ind w:firstLine="708"/>
      </w:pPr>
      <w:r>
        <w:t xml:space="preserve">V letošním školním roce je v mateřské škole nahlášeno </w:t>
      </w:r>
      <w:r w:rsidR="006D24E8">
        <w:t xml:space="preserve">16 </w:t>
      </w:r>
      <w:r w:rsidR="009D1EC9">
        <w:t xml:space="preserve">dětí, </w:t>
      </w:r>
      <w:r>
        <w:t>všechny jsou v jednom oddělení.</w:t>
      </w:r>
    </w:p>
    <w:p w14:paraId="342563C3" w14:textId="6F83F088" w:rsidR="00CB5DFF" w:rsidRDefault="00CB5DFF" w:rsidP="00CB5DFF">
      <w:pPr>
        <w:pStyle w:val="Bezmezer"/>
      </w:pPr>
      <w:r>
        <w:t xml:space="preserve"> </w:t>
      </w:r>
      <w:r>
        <w:tab/>
      </w:r>
      <w:r w:rsidR="009D1EC9">
        <w:t>Stejně jako na ZŠ i v MŠ o</w:t>
      </w:r>
      <w:r>
        <w:t>bě učitelky žáky poměrně dobře znají, většinou i jejich rodinné prostředí. Výhodou je možnost vycházek a výletů do přírody v okolí školy a obce.</w:t>
      </w:r>
    </w:p>
    <w:p w14:paraId="19710BB4" w14:textId="77777777" w:rsidR="00CB5DFF" w:rsidRDefault="00CB5DFF" w:rsidP="00CB5DFF">
      <w:pPr>
        <w:pStyle w:val="Bezmezer"/>
      </w:pPr>
      <w:r>
        <w:t xml:space="preserve">  </w:t>
      </w:r>
      <w:r>
        <w:tab/>
        <w:t>Ke zjištění současného stavu rizikového chování ve školce bylo využito především pozorování chování dětí.</w:t>
      </w:r>
    </w:p>
    <w:p w14:paraId="20DAC665" w14:textId="71F059BA" w:rsidR="00CB5DFF" w:rsidRDefault="00CB5DFF" w:rsidP="00CB5DFF">
      <w:pPr>
        <w:pStyle w:val="Bezmezer"/>
        <w:ind w:firstLine="708"/>
      </w:pPr>
      <w:r>
        <w:t>Konkrétní preventivní aktivity jsou zaměřené na dopravní výchovu, zdravý životní styl, vandalismus, agresivní chování</w:t>
      </w:r>
      <w:r w:rsidR="009D1EC9">
        <w:t>.</w:t>
      </w:r>
    </w:p>
    <w:p w14:paraId="33AF94E8" w14:textId="2160A960" w:rsidR="009D1EC9" w:rsidRDefault="009D1EC9" w:rsidP="00CB5DFF">
      <w:pPr>
        <w:pStyle w:val="Bezmezer"/>
        <w:ind w:firstLine="708"/>
      </w:pPr>
      <w:r>
        <w:t>Je-li to možné, připojujeme nejstarší děti do pořádaných preventivních či kulturních aktivit s nejmladšími žáky školy.</w:t>
      </w:r>
    </w:p>
    <w:p w14:paraId="03F9C78B" w14:textId="77777777" w:rsidR="00CB5DFF" w:rsidRDefault="00CB5DFF" w:rsidP="00CB5DFF">
      <w:pPr>
        <w:pStyle w:val="Bezmezer"/>
        <w:ind w:firstLine="708"/>
      </w:pPr>
    </w:p>
    <w:p w14:paraId="2068D17A" w14:textId="77777777" w:rsidR="00CB5DFF" w:rsidRDefault="00CB5DFF" w:rsidP="00CB5DFF">
      <w:pPr>
        <w:rPr>
          <w:rStyle w:val="Siln"/>
          <w:i/>
        </w:rPr>
      </w:pPr>
      <w:r>
        <w:rPr>
          <w:rStyle w:val="Siln"/>
          <w:i/>
        </w:rPr>
        <w:t>7)Řízení a realizace preventivních aktivit</w:t>
      </w:r>
    </w:p>
    <w:p w14:paraId="7038EEB6" w14:textId="56782C28" w:rsidR="00CB5DFF" w:rsidRDefault="00CB5DFF" w:rsidP="00CB5DFF">
      <w:pPr>
        <w:pStyle w:val="Bezmezer"/>
        <w:ind w:firstLine="708"/>
      </w:pPr>
      <w:r>
        <w:t>Za realizaci preventivního programu</w:t>
      </w:r>
      <w:r w:rsidR="007D2DE4">
        <w:t xml:space="preserve"> školy</w:t>
      </w:r>
      <w:r>
        <w:t xml:space="preserve"> zodpovídá </w:t>
      </w:r>
      <w:r w:rsidR="007D2DE4">
        <w:t xml:space="preserve">metodik </w:t>
      </w:r>
      <w:r>
        <w:t>prevence, který koordinuje práci jednotlivých učitelů</w:t>
      </w:r>
      <w:r w:rsidR="007D2DE4">
        <w:t xml:space="preserve">, </w:t>
      </w:r>
      <w:r>
        <w:t xml:space="preserve">podílí </w:t>
      </w:r>
      <w:r w:rsidR="007D2DE4">
        <w:t xml:space="preserve">se </w:t>
      </w:r>
      <w:r>
        <w:t>na analýze současného stavu a zároveň na řešení jednotlivých problémů. O průběhu naplňování minimálního preventivního programu informuje vedení školy a spolu s ním pravidelně vyhodnocuje aktuální situaci ve škole. Spolupracuje s výchovným poradcem školy</w:t>
      </w:r>
    </w:p>
    <w:p w14:paraId="532AC190" w14:textId="77777777" w:rsidR="00CB5DFF" w:rsidRDefault="00CB5DFF" w:rsidP="00CB5DFF">
      <w:pPr>
        <w:pStyle w:val="Bezmezer"/>
        <w:rPr>
          <w:sz w:val="16"/>
          <w:szCs w:val="16"/>
        </w:rPr>
      </w:pPr>
    </w:p>
    <w:p w14:paraId="2A509E7C" w14:textId="77777777" w:rsidR="00CB5DFF" w:rsidRDefault="00CB5DFF" w:rsidP="00CB5DFF">
      <w:pPr>
        <w:pStyle w:val="Bezmezer"/>
        <w:rPr>
          <w:rStyle w:val="Zdraznn"/>
          <w:bCs/>
          <w:i w:val="0"/>
          <w:u w:val="single"/>
        </w:rPr>
      </w:pPr>
    </w:p>
    <w:p w14:paraId="3166C49E" w14:textId="77777777" w:rsidR="007D2DE4" w:rsidRDefault="007D2DE4" w:rsidP="00CB5DFF">
      <w:pPr>
        <w:pStyle w:val="Bezmezer"/>
        <w:rPr>
          <w:rStyle w:val="Zdraznn"/>
          <w:bCs/>
          <w:i w:val="0"/>
          <w:u w:val="single"/>
        </w:rPr>
      </w:pPr>
    </w:p>
    <w:p w14:paraId="4E91A0A3" w14:textId="77777777" w:rsidR="007D2DE4" w:rsidRDefault="007D2DE4" w:rsidP="00CB5DFF">
      <w:pPr>
        <w:pStyle w:val="Bezmezer"/>
        <w:rPr>
          <w:rStyle w:val="Zdraznn"/>
          <w:bCs/>
          <w:i w:val="0"/>
          <w:u w:val="single"/>
        </w:rPr>
      </w:pPr>
    </w:p>
    <w:p w14:paraId="43CC72BE" w14:textId="77777777" w:rsidR="007D2DE4" w:rsidRDefault="007D2DE4" w:rsidP="00CB5DFF">
      <w:pPr>
        <w:pStyle w:val="Bezmezer"/>
        <w:rPr>
          <w:rStyle w:val="Zdraznn"/>
          <w:bCs/>
          <w:i w:val="0"/>
          <w:u w:val="single"/>
        </w:rPr>
      </w:pPr>
    </w:p>
    <w:p w14:paraId="155AC196" w14:textId="77777777" w:rsidR="007D2DE4" w:rsidRDefault="007D2DE4" w:rsidP="00CB5DFF">
      <w:pPr>
        <w:pStyle w:val="Bezmezer"/>
        <w:rPr>
          <w:rStyle w:val="Zdraznn"/>
          <w:bCs/>
          <w:i w:val="0"/>
          <w:u w:val="single"/>
        </w:rPr>
      </w:pPr>
    </w:p>
    <w:p w14:paraId="55C153CF" w14:textId="77777777" w:rsidR="007D2DE4" w:rsidRDefault="007D2DE4" w:rsidP="00CB5DFF">
      <w:pPr>
        <w:pStyle w:val="Bezmezer"/>
        <w:rPr>
          <w:rStyle w:val="Zdraznn"/>
          <w:bCs/>
          <w:i w:val="0"/>
          <w:u w:val="single"/>
        </w:rPr>
      </w:pPr>
    </w:p>
    <w:p w14:paraId="74B90E81" w14:textId="77777777" w:rsidR="007D2DE4" w:rsidRDefault="007D2DE4" w:rsidP="00CB5DFF">
      <w:pPr>
        <w:pStyle w:val="Bezmezer"/>
        <w:rPr>
          <w:rStyle w:val="Zdraznn"/>
          <w:bCs/>
          <w:i w:val="0"/>
          <w:u w:val="single"/>
        </w:rPr>
      </w:pPr>
    </w:p>
    <w:p w14:paraId="71DCC779" w14:textId="1754F5CF" w:rsidR="00CB5DFF" w:rsidRDefault="00CB5DFF" w:rsidP="00CB5DFF">
      <w:pPr>
        <w:pStyle w:val="Bezmezer"/>
        <w:rPr>
          <w:rStyle w:val="Zdraznn"/>
          <w:bCs/>
          <w:i w:val="0"/>
          <w:u w:val="single"/>
        </w:rPr>
      </w:pPr>
      <w:r>
        <w:rPr>
          <w:rStyle w:val="Zdraznn"/>
          <w:bCs/>
          <w:i w:val="0"/>
          <w:u w:val="single"/>
        </w:rPr>
        <w:lastRenderedPageBreak/>
        <w:t>V</w:t>
      </w:r>
      <w:r w:rsidR="007D2DE4">
        <w:rPr>
          <w:rStyle w:val="Zdraznn"/>
          <w:bCs/>
          <w:i w:val="0"/>
          <w:u w:val="single"/>
        </w:rPr>
        <w:t>II</w:t>
      </w:r>
      <w:r>
        <w:rPr>
          <w:rStyle w:val="Zdraznn"/>
          <w:bCs/>
          <w:i w:val="0"/>
          <w:u w:val="single"/>
        </w:rPr>
        <w:t>. Závěr:</w:t>
      </w:r>
    </w:p>
    <w:p w14:paraId="3DDD5149" w14:textId="77777777" w:rsidR="00CB5DFF" w:rsidRDefault="00CB5DFF" w:rsidP="00CB5DFF">
      <w:pPr>
        <w:pStyle w:val="Bezmezer"/>
      </w:pPr>
      <w:r>
        <w:rPr>
          <w:rStyle w:val="Zdraznn"/>
          <w:bCs/>
          <w:i w:val="0"/>
        </w:rPr>
        <w:t xml:space="preserve"> Pro vypracování Minimálního preventivního programu byly využity následující  závazné  materiály:</w:t>
      </w:r>
    </w:p>
    <w:p w14:paraId="6E843FBF" w14:textId="77777777" w:rsidR="00CB5DFF" w:rsidRDefault="00CB5DFF" w:rsidP="00CB5DFF">
      <w:pPr>
        <w:pStyle w:val="Bezmezer"/>
      </w:pPr>
    </w:p>
    <w:p w14:paraId="628E879C" w14:textId="77777777" w:rsidR="00CB5DFF" w:rsidRDefault="00CB5DFF" w:rsidP="00CB5DFF">
      <w:pPr>
        <w:pStyle w:val="Bezmezer"/>
      </w:pPr>
      <w:r>
        <w:t> Metodické doporučení k prevenci rizikového chování u dětí, žáků a studentů ve školách a školských zařízeních, MŠMT č.j. 21291/2010-28.</w:t>
      </w:r>
    </w:p>
    <w:p w14:paraId="10F54404" w14:textId="77777777" w:rsidR="00CB5DFF" w:rsidRDefault="00CB5DFF" w:rsidP="00CB5DFF">
      <w:pPr>
        <w:pStyle w:val="Bezmezer"/>
      </w:pPr>
      <w:r>
        <w:t> </w:t>
      </w:r>
    </w:p>
    <w:p w14:paraId="2C3F06DA" w14:textId="77777777" w:rsidR="00CB5DFF" w:rsidRDefault="00CB5DFF" w:rsidP="00CB5DFF">
      <w:pPr>
        <w:pStyle w:val="Bezmezer"/>
      </w:pPr>
      <w:r>
        <w:t>Vyhláška MŠMT č. 72/2005 Sb. o poskytování poradenských služeb ve školských zařízeních.</w:t>
      </w:r>
    </w:p>
    <w:p w14:paraId="08F691EB" w14:textId="77777777" w:rsidR="00CB5DFF" w:rsidRDefault="00CB5DFF" w:rsidP="00CB5DFF">
      <w:pPr>
        <w:pStyle w:val="Bezmezer"/>
      </w:pPr>
      <w:r>
        <w:t> </w:t>
      </w:r>
    </w:p>
    <w:p w14:paraId="7648AB1A" w14:textId="77777777" w:rsidR="00CB5DFF" w:rsidRDefault="00CB5DFF" w:rsidP="00CB5DFF">
      <w:pPr>
        <w:pStyle w:val="Bezmezer"/>
      </w:pPr>
      <w:r>
        <w:t> Metodický pokyn Ministra školství, mládeže a tělovýchovy k prevenci a řešení šikanování</w:t>
      </w:r>
    </w:p>
    <w:p w14:paraId="5CD8F044" w14:textId="77777777" w:rsidR="00CB5DFF" w:rsidRDefault="00CB5DFF" w:rsidP="00CB5DFF">
      <w:pPr>
        <w:pStyle w:val="Bezmezer"/>
      </w:pPr>
      <w:r>
        <w:t xml:space="preserve"> ve školách a školských zařízeních č.j. 22294/2013-1.</w:t>
      </w:r>
    </w:p>
    <w:p w14:paraId="0986493B" w14:textId="26514A28" w:rsidR="00CB5DFF" w:rsidRDefault="00CB5DFF" w:rsidP="00CB5DFF">
      <w:pPr>
        <w:pStyle w:val="Normlnweb"/>
      </w:pPr>
      <w:r>
        <w:t>S minimálním preventivním programem byli seznámeni všichni pedagogičtí pracovníci</w:t>
      </w:r>
      <w:r w:rsidR="009D1EC9">
        <w:t xml:space="preserve"> na pracovní poradě dne 8. 9. 2021</w:t>
      </w:r>
      <w:r>
        <w:t>, bude umístěn na nástěnce ve sborovně.</w:t>
      </w:r>
    </w:p>
    <w:p w14:paraId="7FB41ED1" w14:textId="77777777" w:rsidR="00CB5DFF" w:rsidRDefault="00CB5DFF" w:rsidP="00CB5DFF">
      <w:pPr>
        <w:pStyle w:val="Normlnweb"/>
      </w:pPr>
      <w:r>
        <w:t>Součástí programu je příloha: Krizový plán školy, který obsahuje návody, jak postupovat v případě výskytu rizikového chování žáků.</w:t>
      </w:r>
    </w:p>
    <w:p w14:paraId="3C0F3595" w14:textId="48281EF6" w:rsidR="00CB5DFF" w:rsidRDefault="001A1ED2" w:rsidP="00CB5DFF">
      <w:r>
        <w:t>P</w:t>
      </w:r>
      <w:r w:rsidR="00CB5DFF">
        <w:t>reventivní program zahrnuje aktivity pouze rámcově, v průběhu školního roku může být aktualizován a doplňován. Reaguje na situaci ve škole a její problémy.</w:t>
      </w:r>
    </w:p>
    <w:p w14:paraId="2E876022" w14:textId="77777777" w:rsidR="00CB5DFF" w:rsidRDefault="00CB5DFF" w:rsidP="00CB5DFF">
      <w:pPr>
        <w:pStyle w:val="Normlnweb"/>
      </w:pPr>
    </w:p>
    <w:p w14:paraId="43333763" w14:textId="77777777" w:rsidR="001A1ED2" w:rsidRDefault="00CB5DFF" w:rsidP="001A1ED2">
      <w:r>
        <w:t>Vypracovala: Alena Polesová , školní metodička prevence</w:t>
      </w:r>
    </w:p>
    <w:p w14:paraId="7A6E50B0" w14:textId="77777777" w:rsidR="007D2DE4" w:rsidRDefault="007D2DE4" w:rsidP="001A1ED2"/>
    <w:p w14:paraId="751A6A71" w14:textId="77777777" w:rsidR="007D2DE4" w:rsidRDefault="007D2DE4" w:rsidP="001A1ED2"/>
    <w:p w14:paraId="117270A8" w14:textId="77777777" w:rsidR="007D2DE4" w:rsidRDefault="007D2DE4" w:rsidP="001A1ED2"/>
    <w:p w14:paraId="6E589D64" w14:textId="77777777" w:rsidR="007D2DE4" w:rsidRDefault="007D2DE4" w:rsidP="001A1ED2"/>
    <w:p w14:paraId="589B06A7" w14:textId="77777777" w:rsidR="007D2DE4" w:rsidRDefault="007D2DE4" w:rsidP="001A1ED2"/>
    <w:p w14:paraId="4E5B224A" w14:textId="77777777" w:rsidR="007D2DE4" w:rsidRDefault="007D2DE4" w:rsidP="001A1ED2"/>
    <w:p w14:paraId="193F40C2" w14:textId="77777777" w:rsidR="007D2DE4" w:rsidRDefault="007D2DE4" w:rsidP="001A1ED2"/>
    <w:p w14:paraId="2AA41E15" w14:textId="77777777" w:rsidR="007D2DE4" w:rsidRDefault="007D2DE4" w:rsidP="001A1ED2"/>
    <w:p w14:paraId="7522C9AB" w14:textId="77777777" w:rsidR="007D2DE4" w:rsidRDefault="007D2DE4" w:rsidP="001A1ED2"/>
    <w:p w14:paraId="529F8E3F" w14:textId="77777777" w:rsidR="007D2DE4" w:rsidRDefault="007D2DE4" w:rsidP="001A1ED2"/>
    <w:p w14:paraId="4E20DABB" w14:textId="77777777" w:rsidR="007D2DE4" w:rsidRDefault="007D2DE4" w:rsidP="001A1ED2"/>
    <w:p w14:paraId="5D741B96" w14:textId="77777777" w:rsidR="007D2DE4" w:rsidRDefault="007D2DE4" w:rsidP="001A1ED2"/>
    <w:p w14:paraId="4A5339A9" w14:textId="77777777" w:rsidR="007D2DE4" w:rsidRDefault="007D2DE4" w:rsidP="001A1ED2"/>
    <w:p w14:paraId="75D7DF02" w14:textId="77777777" w:rsidR="007D2DE4" w:rsidRDefault="007D2DE4" w:rsidP="001A1ED2"/>
    <w:p w14:paraId="75934F07" w14:textId="77777777" w:rsidR="007D2DE4" w:rsidRDefault="007D2DE4" w:rsidP="001A1ED2"/>
    <w:p w14:paraId="2F4BB0C3" w14:textId="77777777" w:rsidR="007D2DE4" w:rsidRDefault="007D2DE4" w:rsidP="001A1ED2"/>
    <w:p w14:paraId="05C8EE01" w14:textId="77777777" w:rsidR="007D2DE4" w:rsidRDefault="007D2DE4" w:rsidP="001A1ED2"/>
    <w:p w14:paraId="085F4295" w14:textId="77777777" w:rsidR="007D2DE4" w:rsidRDefault="007D2DE4" w:rsidP="001A1ED2"/>
    <w:p w14:paraId="4989F3AB" w14:textId="77777777" w:rsidR="007D2DE4" w:rsidRDefault="007D2DE4" w:rsidP="001A1ED2"/>
    <w:p w14:paraId="4C55C109" w14:textId="77777777" w:rsidR="007D2DE4" w:rsidRDefault="007D2DE4" w:rsidP="001A1ED2"/>
    <w:p w14:paraId="10DB4EEA" w14:textId="77777777" w:rsidR="007D2DE4" w:rsidRDefault="007D2DE4" w:rsidP="001A1ED2"/>
    <w:p w14:paraId="486F15EA" w14:textId="77777777" w:rsidR="007D2DE4" w:rsidRDefault="007D2DE4" w:rsidP="001A1ED2"/>
    <w:p w14:paraId="68A8809B" w14:textId="77777777" w:rsidR="007D2DE4" w:rsidRDefault="007D2DE4" w:rsidP="001A1ED2"/>
    <w:p w14:paraId="235AA8E8" w14:textId="77777777" w:rsidR="007D2DE4" w:rsidRDefault="007D2DE4" w:rsidP="001A1ED2"/>
    <w:p w14:paraId="680E83A7" w14:textId="77777777" w:rsidR="007D2DE4" w:rsidRDefault="007D2DE4" w:rsidP="001A1ED2"/>
    <w:p w14:paraId="0FDD806D" w14:textId="77777777" w:rsidR="007D2DE4" w:rsidRDefault="007D2DE4" w:rsidP="001A1ED2"/>
    <w:p w14:paraId="3F949882" w14:textId="77777777" w:rsidR="007D2DE4" w:rsidRDefault="007D2DE4" w:rsidP="001A1ED2"/>
    <w:p w14:paraId="42AB94EF" w14:textId="77777777" w:rsidR="007D2DE4" w:rsidRDefault="007D2DE4" w:rsidP="001A1ED2"/>
    <w:p w14:paraId="4B7D6945" w14:textId="77777777" w:rsidR="007D2DE4" w:rsidRDefault="007D2DE4" w:rsidP="001A1ED2"/>
    <w:p w14:paraId="253C4ABE" w14:textId="77777777" w:rsidR="007D2DE4" w:rsidRDefault="007D2DE4" w:rsidP="001A1ED2"/>
    <w:p w14:paraId="150C2A3A" w14:textId="77777777" w:rsidR="007D2DE4" w:rsidRDefault="007D2DE4" w:rsidP="001A1ED2"/>
    <w:p w14:paraId="0EBCA653" w14:textId="77777777" w:rsidR="007D2DE4" w:rsidRDefault="007D2DE4" w:rsidP="001A1ED2"/>
    <w:p w14:paraId="76457AEB" w14:textId="77777777" w:rsidR="007D2DE4" w:rsidRDefault="007D2DE4" w:rsidP="001A1ED2"/>
    <w:p w14:paraId="688493C6" w14:textId="77777777" w:rsidR="002C2E73" w:rsidRPr="002C2E73" w:rsidRDefault="002C2E73" w:rsidP="002C2E73">
      <w:pPr>
        <w:pStyle w:val="Bezmezer"/>
        <w:jc w:val="center"/>
        <w:rPr>
          <w:b/>
          <w:sz w:val="40"/>
          <w:szCs w:val="40"/>
          <w:u w:val="single"/>
        </w:rPr>
      </w:pPr>
      <w:r w:rsidRPr="002C2E73">
        <w:rPr>
          <w:b/>
          <w:sz w:val="40"/>
          <w:szCs w:val="40"/>
          <w:u w:val="single"/>
        </w:rPr>
        <w:t>Strategie předcházení školní neúspěšnosti</w:t>
      </w:r>
    </w:p>
    <w:p w14:paraId="41261262" w14:textId="77777777" w:rsidR="002C2E73" w:rsidRDefault="002C2E73" w:rsidP="002C2E73">
      <w:pPr>
        <w:pStyle w:val="Bezmezer"/>
      </w:pPr>
    </w:p>
    <w:p w14:paraId="6C9C1250" w14:textId="77777777" w:rsidR="002C2E73" w:rsidRDefault="002C2E73" w:rsidP="002C2E73">
      <w:pPr>
        <w:pStyle w:val="Bezmezer"/>
      </w:pPr>
      <w:r>
        <w:t>-s</w:t>
      </w:r>
      <w:r w:rsidRPr="00EF7566">
        <w:t>trategie vychází z Vyhlášky č. 27/2016Sb a jejím cílem je vyhledávaní potencionálně neúspěšných žáků a vytváření podmínek k</w:t>
      </w:r>
      <w:r>
        <w:t>e</w:t>
      </w:r>
      <w:r w:rsidRPr="00EF7566">
        <w:t xml:space="preserve"> zlepšení jejich školní úspěšnosti</w:t>
      </w:r>
    </w:p>
    <w:p w14:paraId="3A7789AA" w14:textId="77777777" w:rsidR="002C2E73" w:rsidRDefault="002C2E73" w:rsidP="002C2E73">
      <w:pPr>
        <w:pStyle w:val="Bezmezer"/>
      </w:pPr>
      <w:r>
        <w:t xml:space="preserve">-s </w:t>
      </w:r>
      <w:r w:rsidRPr="00EF7566">
        <w:t>žáky ohroženými školní neúspěšností může pracovat výchovná poradkyně, metodik prevence a kterýkoli pedagogický pracovník</w:t>
      </w:r>
    </w:p>
    <w:p w14:paraId="16E90950" w14:textId="77777777" w:rsidR="002C2E73" w:rsidRDefault="002C2E73" w:rsidP="002C2E73">
      <w:pPr>
        <w:pStyle w:val="Bezmezer"/>
      </w:pPr>
    </w:p>
    <w:p w14:paraId="051711A4" w14:textId="77777777" w:rsidR="002C2E73" w:rsidRPr="00B378B3" w:rsidRDefault="002C2E73" w:rsidP="002C2E73">
      <w:pPr>
        <w:pStyle w:val="Bezmezer"/>
        <w:jc w:val="center"/>
        <w:rPr>
          <w:b/>
          <w:sz w:val="28"/>
          <w:szCs w:val="28"/>
        </w:rPr>
      </w:pPr>
      <w:r w:rsidRPr="00B378B3">
        <w:rPr>
          <w:b/>
          <w:sz w:val="28"/>
          <w:szCs w:val="28"/>
        </w:rPr>
        <w:t>Charakteristika školní neúspěšnosti:</w:t>
      </w:r>
    </w:p>
    <w:p w14:paraId="610C704E" w14:textId="77777777" w:rsidR="002C2E73" w:rsidRDefault="002C2E73" w:rsidP="002C2E73">
      <w:pPr>
        <w:pStyle w:val="Bezmezer"/>
      </w:pPr>
      <w:r>
        <w:t>-</w:t>
      </w:r>
      <w:r w:rsidRPr="00EF7566">
        <w:t xml:space="preserve"> </w:t>
      </w:r>
      <w:r>
        <w:t>b</w:t>
      </w:r>
      <w:r w:rsidRPr="00EF7566">
        <w:t>ývá důsledkem individuálních rozdílů v osobnosti žáků, v jejich výkonnosti, motivaci i jejich</w:t>
      </w:r>
      <w:r w:rsidRPr="00314276">
        <w:t xml:space="preserve"> </w:t>
      </w:r>
      <w:r w:rsidRPr="00EF7566">
        <w:t>rodinné výchově</w:t>
      </w:r>
      <w:r w:rsidRPr="00314276">
        <w:t xml:space="preserve"> </w:t>
      </w:r>
    </w:p>
    <w:p w14:paraId="353D553A" w14:textId="77777777" w:rsidR="002C2E73" w:rsidRDefault="002C2E73" w:rsidP="002C2E73">
      <w:pPr>
        <w:pStyle w:val="Bezmezer"/>
      </w:pPr>
      <w:r>
        <w:t>-n</w:t>
      </w:r>
      <w:r w:rsidRPr="00EF7566">
        <w:t>eprospěch je často způsoben souborem příčin, které je třeba dobře rozpoznat</w:t>
      </w:r>
    </w:p>
    <w:p w14:paraId="0CFB5356" w14:textId="77777777" w:rsidR="002C2E73" w:rsidRDefault="002C2E73" w:rsidP="002C2E73">
      <w:pPr>
        <w:pStyle w:val="Bezmezer"/>
      </w:pPr>
    </w:p>
    <w:p w14:paraId="20B8C5BD" w14:textId="77777777" w:rsidR="002C2E73" w:rsidRPr="00B378B3" w:rsidRDefault="002C2E73" w:rsidP="002C2E73">
      <w:pPr>
        <w:pStyle w:val="Bezmezer"/>
        <w:rPr>
          <w:sz w:val="28"/>
          <w:szCs w:val="28"/>
          <w:u w:val="single"/>
        </w:rPr>
      </w:pPr>
      <w:r w:rsidRPr="00B378B3">
        <w:rPr>
          <w:sz w:val="28"/>
          <w:szCs w:val="28"/>
        </w:rPr>
        <w:t xml:space="preserve">I. </w:t>
      </w:r>
      <w:r w:rsidRPr="00B378B3">
        <w:rPr>
          <w:sz w:val="28"/>
          <w:szCs w:val="28"/>
          <w:u w:val="single"/>
        </w:rPr>
        <w:t xml:space="preserve">Příčiny </w:t>
      </w:r>
      <w:r>
        <w:rPr>
          <w:sz w:val="28"/>
          <w:szCs w:val="28"/>
          <w:u w:val="single"/>
        </w:rPr>
        <w:t xml:space="preserve">a projevy </w:t>
      </w:r>
      <w:r w:rsidRPr="00B378B3">
        <w:rPr>
          <w:sz w:val="28"/>
          <w:szCs w:val="28"/>
          <w:u w:val="single"/>
        </w:rPr>
        <w:t>školní neúspěšnosti:</w:t>
      </w:r>
    </w:p>
    <w:p w14:paraId="6B869FAD" w14:textId="77777777" w:rsidR="002C2E73" w:rsidRDefault="002C2E73" w:rsidP="002C2E73">
      <w:pPr>
        <w:pStyle w:val="Bezmezer"/>
      </w:pPr>
      <w:r w:rsidRPr="00EF7566">
        <w:t xml:space="preserve"> a) </w:t>
      </w:r>
      <w:r w:rsidRPr="00314276">
        <w:rPr>
          <w:u w:val="single"/>
        </w:rPr>
        <w:t>osobnost dítěte</w:t>
      </w:r>
      <w:r w:rsidRPr="00EF7566">
        <w:t xml:space="preserve"> - snížená inteligence, nedostatečná paměť, emoční labilita, nízká </w:t>
      </w:r>
      <w:r>
        <w:t>s</w:t>
      </w:r>
      <w:r w:rsidRPr="00EF7566">
        <w:t>ebedů</w:t>
      </w:r>
      <w:r>
        <w:t>v</w:t>
      </w:r>
      <w:r w:rsidRPr="00EF7566">
        <w:t>ěra, poruchy učení, poruchy chování a jiné zdravotní komplikace žáka</w:t>
      </w:r>
    </w:p>
    <w:p w14:paraId="26A89CA5" w14:textId="77777777" w:rsidR="002C2E73" w:rsidRDefault="002C2E73" w:rsidP="002C2E73">
      <w:pPr>
        <w:pStyle w:val="Bezmezer"/>
      </w:pPr>
    </w:p>
    <w:p w14:paraId="2D8E35E4" w14:textId="77777777" w:rsidR="002C2E73" w:rsidRDefault="002C2E73" w:rsidP="002C2E73">
      <w:pPr>
        <w:pStyle w:val="Bezmezer"/>
      </w:pPr>
      <w:r w:rsidRPr="00EF7566">
        <w:t xml:space="preserve">b) </w:t>
      </w:r>
      <w:r w:rsidRPr="003F4DD6">
        <w:rPr>
          <w:u w:val="single"/>
        </w:rPr>
        <w:t>rodina  a problémy s domácí přípravou</w:t>
      </w:r>
      <w:r w:rsidRPr="00EF7566">
        <w:t xml:space="preserve"> - nepodnětné rodinné prostředí, rozdílné osobnostní a sociální podmínky života v rodině, nesprávné typy výchovy</w:t>
      </w:r>
      <w:r>
        <w:t xml:space="preserve"> (</w:t>
      </w:r>
      <w:r w:rsidRPr="00EF7566">
        <w:t>stres z</w:t>
      </w:r>
      <w:r>
        <w:t> </w:t>
      </w:r>
      <w:r w:rsidRPr="00EF7566">
        <w:t>neprospěchu</w:t>
      </w:r>
      <w:r>
        <w:t xml:space="preserve">, </w:t>
      </w:r>
      <w:r w:rsidRPr="00EF7566">
        <w:t>útěky před problémy</w:t>
      </w:r>
      <w:r>
        <w:t>)</w:t>
      </w:r>
      <w:r w:rsidRPr="00EF7566">
        <w:t>, složitá rodinná situace(rozchod rodičů, úmrtí v rodině, špatná ekonomická situace rodiny)</w:t>
      </w:r>
      <w:r>
        <w:t xml:space="preserve">, změny v rodině, </w:t>
      </w:r>
      <w:r w:rsidRPr="00EF7566">
        <w:t xml:space="preserve">slabá vůle (nedokáže se přinutit k domácí </w:t>
      </w:r>
      <w:proofErr w:type="gramStart"/>
      <w:r w:rsidRPr="00EF7566">
        <w:t xml:space="preserve">přípravě) </w:t>
      </w:r>
      <w:r>
        <w:t xml:space="preserve">, </w:t>
      </w:r>
      <w:r w:rsidRPr="00EF7566">
        <w:t>nedostatek</w:t>
      </w:r>
      <w:proofErr w:type="gramEnd"/>
      <w:r w:rsidRPr="00EF7566">
        <w:t xml:space="preserve"> návyků pro samostudium (neumí vybrat důležité, učí se zpaměti bez pochopení látky, nezvládá větší celky, nemá vytvořený systém učení) </w:t>
      </w:r>
      <w:r>
        <w:t xml:space="preserve">, </w:t>
      </w:r>
      <w:r w:rsidRPr="00EF7566">
        <w:t>neví, kdy se učit, aby učení bylo efektivní</w:t>
      </w:r>
    </w:p>
    <w:p w14:paraId="43B63E66" w14:textId="77777777" w:rsidR="002C2E73" w:rsidRDefault="002C2E73" w:rsidP="002C2E73">
      <w:pPr>
        <w:pStyle w:val="Bezmezer"/>
      </w:pPr>
    </w:p>
    <w:p w14:paraId="4184AF56" w14:textId="77777777" w:rsidR="002C2E73" w:rsidRDefault="002C2E73" w:rsidP="002C2E73">
      <w:pPr>
        <w:pStyle w:val="Bezmezer"/>
      </w:pPr>
      <w:r w:rsidRPr="00EF7566">
        <w:t xml:space="preserve">c) </w:t>
      </w:r>
      <w:r w:rsidRPr="00314276">
        <w:rPr>
          <w:u w:val="single"/>
        </w:rPr>
        <w:t>nedostatky ve výchovně vzdělávacím procesu ve škole</w:t>
      </w:r>
      <w:r w:rsidRPr="00EF7566">
        <w:t xml:space="preserve"> – malá aktivizace žákovy osobnosti ve vyučování, nedostatečná motivace, nerespektování vývojových hledisek a principů pedagogické práce, špatné vztahy </w:t>
      </w:r>
      <w:r>
        <w:t xml:space="preserve">nebo </w:t>
      </w:r>
      <w:r w:rsidRPr="00EF7566">
        <w:t>komunikace mezi učitelem a žákem, mezi žákem a spolužáky, konflikty ve spolupráci školy s</w:t>
      </w:r>
      <w:r>
        <w:t> </w:t>
      </w:r>
      <w:r w:rsidRPr="00EF7566">
        <w:t>rodinou</w:t>
      </w:r>
      <w:r>
        <w:t xml:space="preserve">, žák </w:t>
      </w:r>
      <w:r w:rsidRPr="00EF7566">
        <w:t>nerozumí výkladu</w:t>
      </w:r>
      <w:r>
        <w:t xml:space="preserve">, </w:t>
      </w:r>
      <w:r w:rsidRPr="00EF7566">
        <w:t>obava sdělit, že něčemu</w:t>
      </w:r>
      <w:r w:rsidRPr="00CA1B3F">
        <w:t xml:space="preserve"> </w:t>
      </w:r>
      <w:r w:rsidRPr="00EF7566">
        <w:t>nerozumí</w:t>
      </w:r>
      <w:r>
        <w:t xml:space="preserve">, </w:t>
      </w:r>
      <w:r w:rsidRPr="00EF7566">
        <w:t>nejeví zájem o výuku</w:t>
      </w:r>
      <w:r>
        <w:t>,</w:t>
      </w:r>
      <w:r w:rsidRPr="00EF7566">
        <w:t xml:space="preserve"> v hodině nepracuje, </w:t>
      </w:r>
      <w:r>
        <w:t>r</w:t>
      </w:r>
      <w:r w:rsidRPr="00EF7566">
        <w:t>ozptyluje své spolužáky</w:t>
      </w:r>
      <w:r>
        <w:t xml:space="preserve">, </w:t>
      </w:r>
      <w:r w:rsidRPr="00EF7566">
        <w:t>odmítá nabízenou pomoc vyučujících</w:t>
      </w:r>
      <w:r>
        <w:t xml:space="preserve">, </w:t>
      </w:r>
      <w:r w:rsidRPr="00EF7566">
        <w:t>neumí pracovat s učebnicemi a jinými texty</w:t>
      </w:r>
      <w:r>
        <w:t xml:space="preserve">, </w:t>
      </w:r>
      <w:r w:rsidRPr="00EF7566">
        <w:t>nestíhá zapisovat podle výkladu</w:t>
      </w:r>
      <w:r>
        <w:t xml:space="preserve">, </w:t>
      </w:r>
      <w:r w:rsidRPr="00EF7566">
        <w:t>nedokáže určit, co je podstatné</w:t>
      </w:r>
      <w:r>
        <w:t xml:space="preserve">, </w:t>
      </w:r>
      <w:r w:rsidRPr="00EF7566">
        <w:t xml:space="preserve">neumí se </w:t>
      </w:r>
      <w:proofErr w:type="gramStart"/>
      <w:r w:rsidRPr="00EF7566">
        <w:t xml:space="preserve">soustředit </w:t>
      </w:r>
      <w:r>
        <w:t xml:space="preserve">, </w:t>
      </w:r>
      <w:r w:rsidRPr="00EF7566">
        <w:t>opakovaně</w:t>
      </w:r>
      <w:proofErr w:type="gramEnd"/>
      <w:r w:rsidRPr="00EF7566">
        <w:t xml:space="preserve"> je v práci vyrušován spolužáky</w:t>
      </w:r>
    </w:p>
    <w:p w14:paraId="1A475FBE" w14:textId="77777777" w:rsidR="002C2E73" w:rsidRDefault="002C2E73" w:rsidP="002C2E73">
      <w:pPr>
        <w:pStyle w:val="Bezmezer"/>
      </w:pPr>
    </w:p>
    <w:p w14:paraId="3F30CC46" w14:textId="77777777" w:rsidR="002C2E73" w:rsidRDefault="002C2E73" w:rsidP="002C2E73">
      <w:pPr>
        <w:pStyle w:val="Bezmezer"/>
      </w:pPr>
      <w:r>
        <w:t xml:space="preserve">d) </w:t>
      </w:r>
      <w:r w:rsidRPr="00B378B3">
        <w:rPr>
          <w:u w:val="single"/>
        </w:rPr>
        <w:t>speciálně vzdělávací potřeby</w:t>
      </w:r>
    </w:p>
    <w:p w14:paraId="4E196183" w14:textId="77777777" w:rsidR="002C2E73" w:rsidRPr="003F4DD6" w:rsidRDefault="002C2E73" w:rsidP="002C2E73">
      <w:pPr>
        <w:pStyle w:val="Bezmezer"/>
      </w:pPr>
      <w:r>
        <w:t xml:space="preserve">e) </w:t>
      </w:r>
      <w:r w:rsidRPr="00B378B3">
        <w:rPr>
          <w:u w:val="single"/>
        </w:rPr>
        <w:t>nástup</w:t>
      </w:r>
      <w:r>
        <w:rPr>
          <w:u w:val="single"/>
        </w:rPr>
        <w:t xml:space="preserve"> </w:t>
      </w:r>
      <w:r w:rsidRPr="00B378B3">
        <w:rPr>
          <w:u w:val="single"/>
        </w:rPr>
        <w:t xml:space="preserve">do školy nebo přestup na 2. stupeň ZŠ </w:t>
      </w:r>
      <w:r>
        <w:rPr>
          <w:u w:val="single"/>
        </w:rPr>
        <w:t>(</w:t>
      </w:r>
      <w:r w:rsidRPr="00EF7566">
        <w:t>změna bydliště, dojíždění</w:t>
      </w:r>
      <w:r>
        <w:t>)</w:t>
      </w:r>
    </w:p>
    <w:p w14:paraId="3EBEAE64" w14:textId="77777777" w:rsidR="002C2E73" w:rsidRPr="00B378B3" w:rsidRDefault="002C2E73" w:rsidP="002C2E73">
      <w:pPr>
        <w:pStyle w:val="Bezmezer"/>
        <w:rPr>
          <w:u w:val="single"/>
        </w:rPr>
      </w:pPr>
      <w:r>
        <w:t xml:space="preserve">f) </w:t>
      </w:r>
      <w:r w:rsidRPr="00B378B3">
        <w:rPr>
          <w:u w:val="single"/>
        </w:rPr>
        <w:t>nemoc a dlouhodobá absence</w:t>
      </w:r>
      <w:r>
        <w:rPr>
          <w:u w:val="single"/>
        </w:rPr>
        <w:t>, záškoláctví</w:t>
      </w:r>
    </w:p>
    <w:p w14:paraId="3434F6F7" w14:textId="77777777" w:rsidR="002C2E73" w:rsidRDefault="002C2E73" w:rsidP="002C2E73">
      <w:pPr>
        <w:pStyle w:val="Bezmezer"/>
      </w:pPr>
      <w:r>
        <w:t>g)</w:t>
      </w:r>
      <w:r w:rsidRPr="00EF7566">
        <w:t xml:space="preserve"> </w:t>
      </w:r>
      <w:r w:rsidRPr="00B378B3">
        <w:rPr>
          <w:u w:val="single"/>
        </w:rPr>
        <w:t>cizí státní příslušnost</w:t>
      </w:r>
      <w:r>
        <w:t xml:space="preserve"> (</w:t>
      </w:r>
      <w:r w:rsidRPr="00EF7566">
        <w:t>žáci, kteří neovládají český jazyk jako rodný jazyk a nástroj výuky</w:t>
      </w:r>
      <w:r>
        <w:t>)</w:t>
      </w:r>
    </w:p>
    <w:p w14:paraId="6EF323E4" w14:textId="77777777" w:rsidR="002C2E73" w:rsidRDefault="002C2E73" w:rsidP="002C2E73">
      <w:pPr>
        <w:pStyle w:val="Bezmezer"/>
      </w:pPr>
      <w:r>
        <w:t xml:space="preserve"> </w:t>
      </w:r>
    </w:p>
    <w:p w14:paraId="00B4CA95" w14:textId="77777777" w:rsidR="002C2E73" w:rsidRDefault="002C2E73" w:rsidP="002C2E73">
      <w:pPr>
        <w:pStyle w:val="Bezmezer"/>
        <w:rPr>
          <w:sz w:val="28"/>
          <w:szCs w:val="28"/>
        </w:rPr>
      </w:pPr>
    </w:p>
    <w:p w14:paraId="32CC6735" w14:textId="77777777" w:rsidR="002C2E73" w:rsidRPr="00B378B3" w:rsidRDefault="002C2E73" w:rsidP="002C2E73">
      <w:pPr>
        <w:pStyle w:val="Bezmezer"/>
        <w:rPr>
          <w:sz w:val="28"/>
          <w:szCs w:val="28"/>
        </w:rPr>
      </w:pPr>
      <w:r w:rsidRPr="00B378B3">
        <w:rPr>
          <w:sz w:val="28"/>
          <w:szCs w:val="28"/>
        </w:rPr>
        <w:t xml:space="preserve">II. </w:t>
      </w:r>
      <w:r w:rsidRPr="00B378B3">
        <w:rPr>
          <w:sz w:val="28"/>
          <w:szCs w:val="28"/>
          <w:u w:val="single"/>
        </w:rPr>
        <w:t>Doprovodné projevy školní neúspěšnosti</w:t>
      </w:r>
      <w:r w:rsidRPr="00B378B3">
        <w:rPr>
          <w:sz w:val="28"/>
          <w:szCs w:val="28"/>
        </w:rPr>
        <w:t xml:space="preserve">: </w:t>
      </w:r>
    </w:p>
    <w:p w14:paraId="66A0351E" w14:textId="77777777" w:rsidR="002C2E73" w:rsidRDefault="002C2E73" w:rsidP="002C2E73">
      <w:pPr>
        <w:pStyle w:val="Bezmezer"/>
      </w:pPr>
      <w:r w:rsidRPr="00EF7566">
        <w:t>1. neurotické příznaky – bolesti hlavy, břicha, nechutenství, zvracení, tiky, školní fobie</w:t>
      </w:r>
    </w:p>
    <w:p w14:paraId="2B22B593" w14:textId="77777777" w:rsidR="002C2E73" w:rsidRDefault="002C2E73" w:rsidP="002C2E73">
      <w:pPr>
        <w:pStyle w:val="Bezmezer"/>
      </w:pPr>
      <w:r w:rsidRPr="00EF7566">
        <w:t>2. poruchy chování – záškoláctví, útěky ze školy nebo z</w:t>
      </w:r>
      <w:r>
        <w:t> </w:t>
      </w:r>
      <w:r w:rsidRPr="00EF7566">
        <w:t>domova</w:t>
      </w:r>
      <w:r>
        <w:t>,</w:t>
      </w:r>
      <w:r w:rsidRPr="00EF7566">
        <w:t xml:space="preserve"> nevhodn</w:t>
      </w:r>
      <w:r>
        <w:t>é</w:t>
      </w:r>
      <w:r w:rsidRPr="00EF7566">
        <w:t xml:space="preserve"> chování</w:t>
      </w:r>
      <w:r>
        <w:t>,</w:t>
      </w:r>
      <w:r w:rsidRPr="00EF7566">
        <w:t xml:space="preserve"> </w:t>
      </w:r>
      <w:r>
        <w:t xml:space="preserve"> </w:t>
      </w:r>
    </w:p>
    <w:p w14:paraId="6D9C9953" w14:textId="77777777" w:rsidR="002C2E73" w:rsidRDefault="002C2E73" w:rsidP="002C2E73">
      <w:pPr>
        <w:pStyle w:val="Bezmezer"/>
      </w:pPr>
      <w:r>
        <w:t xml:space="preserve">    </w:t>
      </w:r>
      <w:r w:rsidRPr="00EF7566">
        <w:t>porušováním školního řádu,</w:t>
      </w:r>
      <w:r w:rsidRPr="003C459A">
        <w:t xml:space="preserve"> </w:t>
      </w:r>
      <w:r w:rsidRPr="00EF7566">
        <w:t>neprospěch</w:t>
      </w:r>
      <w:r>
        <w:t>,</w:t>
      </w:r>
      <w:r w:rsidRPr="003C459A">
        <w:t xml:space="preserve"> </w:t>
      </w:r>
      <w:r w:rsidRPr="00EF7566">
        <w:t>problematick</w:t>
      </w:r>
      <w:r>
        <w:t>é</w:t>
      </w:r>
      <w:r w:rsidRPr="00EF7566">
        <w:t xml:space="preserve"> postavení v třídním kolektivu</w:t>
      </w:r>
    </w:p>
    <w:p w14:paraId="2BB2E596" w14:textId="77777777" w:rsidR="002C2E73" w:rsidRPr="00B378B3" w:rsidRDefault="002C2E73" w:rsidP="002C2E73">
      <w:pPr>
        <w:pStyle w:val="Bezmezer"/>
      </w:pPr>
      <w:r w:rsidRPr="00EF7566">
        <w:t>3. obranné mechanismy – ztráta motivace, pocit méněcennosti, fantazie, regrese</w:t>
      </w:r>
      <w:r>
        <w:t xml:space="preserve"> (</w:t>
      </w:r>
      <w:r w:rsidRPr="00B378B3">
        <w:t>únik na vývojově nižší úroveň chování, odmítnutí samostatnosti</w:t>
      </w:r>
      <w:r>
        <w:t>,</w:t>
      </w:r>
      <w:r w:rsidRPr="00B378B3">
        <w:t xml:space="preserve"> větší</w:t>
      </w:r>
      <w:r>
        <w:t xml:space="preserve"> </w:t>
      </w:r>
      <w:r w:rsidRPr="00B378B3">
        <w:t>závislost na podpoře okolí</w:t>
      </w:r>
      <w:r>
        <w:t>)</w:t>
      </w:r>
    </w:p>
    <w:p w14:paraId="091E7CA5" w14:textId="77777777" w:rsidR="002C2E73" w:rsidRDefault="002C2E73" w:rsidP="002C2E73">
      <w:pPr>
        <w:pStyle w:val="Bezmezer"/>
        <w:rPr>
          <w:sz w:val="28"/>
          <w:szCs w:val="28"/>
        </w:rPr>
      </w:pPr>
    </w:p>
    <w:p w14:paraId="71A06E8D" w14:textId="77777777" w:rsidR="002C2E73" w:rsidRPr="00B378B3" w:rsidRDefault="002C2E73" w:rsidP="002C2E73">
      <w:pPr>
        <w:pStyle w:val="Bezmezer"/>
        <w:rPr>
          <w:sz w:val="28"/>
          <w:szCs w:val="28"/>
        </w:rPr>
      </w:pPr>
      <w:r w:rsidRPr="00B378B3">
        <w:rPr>
          <w:sz w:val="28"/>
          <w:szCs w:val="28"/>
        </w:rPr>
        <w:t>III</w:t>
      </w:r>
      <w:r w:rsidRPr="00B378B3">
        <w:rPr>
          <w:sz w:val="28"/>
          <w:szCs w:val="28"/>
          <w:u w:val="single"/>
        </w:rPr>
        <w:t xml:space="preserve">. Postoj dítěte ke školní </w:t>
      </w:r>
      <w:proofErr w:type="gramStart"/>
      <w:r w:rsidRPr="00B378B3">
        <w:rPr>
          <w:sz w:val="28"/>
          <w:szCs w:val="28"/>
          <w:u w:val="single"/>
        </w:rPr>
        <w:t>práci</w:t>
      </w:r>
      <w:r w:rsidRPr="00B378B3">
        <w:rPr>
          <w:sz w:val="28"/>
          <w:szCs w:val="28"/>
        </w:rPr>
        <w:t xml:space="preserve"> :</w:t>
      </w:r>
      <w:proofErr w:type="gramEnd"/>
    </w:p>
    <w:p w14:paraId="32BE024C" w14:textId="77777777" w:rsidR="002C2E73" w:rsidRDefault="002C2E73" w:rsidP="002C2E73">
      <w:pPr>
        <w:pStyle w:val="Bezmezer"/>
      </w:pPr>
      <w:r>
        <w:t>-</w:t>
      </w:r>
      <w:r w:rsidRPr="00EF7566">
        <w:t>závisí na dobré motivaci a sebedůvě</w:t>
      </w:r>
      <w:r>
        <w:t>ře</w:t>
      </w:r>
      <w:r w:rsidRPr="00EF7566">
        <w:t xml:space="preserve"> dítěte</w:t>
      </w:r>
    </w:p>
    <w:p w14:paraId="3E6AE6D1" w14:textId="77777777" w:rsidR="002C2E73" w:rsidRDefault="002C2E73" w:rsidP="002C2E73">
      <w:pPr>
        <w:pStyle w:val="Bezmezer"/>
      </w:pPr>
      <w:r>
        <w:t>-</w:t>
      </w:r>
      <w:r w:rsidRPr="00EF7566">
        <w:t xml:space="preserve">ovlivňují </w:t>
      </w:r>
      <w:r>
        <w:t>ho</w:t>
      </w:r>
      <w:r w:rsidRPr="00EF7566">
        <w:t xml:space="preserve"> dílčí úspěchy a neúspěchy ve vzdělávacím procesu</w:t>
      </w:r>
      <w:r>
        <w:t xml:space="preserve"> </w:t>
      </w:r>
    </w:p>
    <w:p w14:paraId="2625A529" w14:textId="77777777" w:rsidR="002C2E73" w:rsidRDefault="002C2E73" w:rsidP="002C2E73">
      <w:pPr>
        <w:pStyle w:val="Bezmezer"/>
      </w:pPr>
      <w:r>
        <w:t>-n</w:t>
      </w:r>
      <w:r w:rsidRPr="00EF7566">
        <w:t>eúspěch může být u žáka podnětem k většímu úsilí a snaze o zlepšení výsledků</w:t>
      </w:r>
      <w:r>
        <w:t>, p</w:t>
      </w:r>
      <w:r w:rsidRPr="00EF7566">
        <w:t>okud jsou neúspěchy příliš časté, motivace žáka se rychle snižuje</w:t>
      </w:r>
    </w:p>
    <w:p w14:paraId="0D3DE971" w14:textId="77777777" w:rsidR="002C2E73" w:rsidRDefault="002C2E73" w:rsidP="002C2E73">
      <w:pPr>
        <w:pStyle w:val="Bezmezer"/>
      </w:pPr>
      <w:r>
        <w:t>-ž</w:t>
      </w:r>
      <w:r w:rsidRPr="00EF7566">
        <w:t>áci,</w:t>
      </w:r>
      <w:r>
        <w:t xml:space="preserve"> </w:t>
      </w:r>
      <w:r w:rsidRPr="00EF7566">
        <w:t>pracují</w:t>
      </w:r>
      <w:r>
        <w:t>cí</w:t>
      </w:r>
      <w:r w:rsidRPr="00EF7566">
        <w:t xml:space="preserve"> pod úrovní svých schopností a bez zvýšeného vlastního úsilí, nejsou motivování k lepším výsledkům a bývají nespokojeni</w:t>
      </w:r>
    </w:p>
    <w:p w14:paraId="1B315BD6" w14:textId="77777777" w:rsidR="002C2E73" w:rsidRDefault="002C2E73" w:rsidP="002C2E73">
      <w:pPr>
        <w:pStyle w:val="Bezmezer"/>
        <w:rPr>
          <w:b/>
          <w:sz w:val="28"/>
          <w:szCs w:val="28"/>
        </w:rPr>
      </w:pPr>
    </w:p>
    <w:p w14:paraId="4F9CD4AB" w14:textId="77777777" w:rsidR="002C2E73" w:rsidRDefault="002C2E73" w:rsidP="002C2E73">
      <w:pPr>
        <w:pStyle w:val="Bezmezer"/>
        <w:jc w:val="center"/>
        <w:rPr>
          <w:b/>
          <w:sz w:val="28"/>
          <w:szCs w:val="28"/>
        </w:rPr>
      </w:pPr>
    </w:p>
    <w:p w14:paraId="4E97793D" w14:textId="77777777" w:rsidR="002C2E73" w:rsidRPr="00B65879" w:rsidRDefault="002C2E73" w:rsidP="002C2E73">
      <w:pPr>
        <w:pStyle w:val="Bezmezer"/>
        <w:jc w:val="center"/>
      </w:pPr>
      <w:r w:rsidRPr="00B65879">
        <w:rPr>
          <w:b/>
          <w:sz w:val="28"/>
          <w:szCs w:val="28"/>
        </w:rPr>
        <w:t>Předcházení školní neúspěšnosti ze strany školy:</w:t>
      </w:r>
    </w:p>
    <w:p w14:paraId="24130030" w14:textId="77777777" w:rsidR="002C2E73" w:rsidRDefault="002C2E73" w:rsidP="002C2E73">
      <w:pPr>
        <w:pStyle w:val="Bezmezer"/>
      </w:pPr>
      <w:r w:rsidRPr="00EF7566">
        <w:t>-vyžaduje práci s dítětem a často také s rodinou dítěte</w:t>
      </w:r>
    </w:p>
    <w:p w14:paraId="07FB01EA" w14:textId="77777777" w:rsidR="002C2E73" w:rsidRPr="00EF7566" w:rsidRDefault="002C2E73" w:rsidP="002C2E73">
      <w:pPr>
        <w:pStyle w:val="Bezmezer"/>
      </w:pPr>
      <w:r>
        <w:t>-</w:t>
      </w:r>
      <w:r w:rsidRPr="00EF7566">
        <w:t>je nutná úzká spolupráce pedagogických pracovníků, zákonných zástupců a žáka samotného</w:t>
      </w:r>
    </w:p>
    <w:p w14:paraId="438524A1" w14:textId="77777777" w:rsidR="002C2E73" w:rsidRDefault="002C2E73" w:rsidP="002C2E73">
      <w:pPr>
        <w:pStyle w:val="Bezmezer"/>
      </w:pPr>
      <w:r>
        <w:t>-s</w:t>
      </w:r>
      <w:r w:rsidRPr="00EF7566">
        <w:t>polupráce s MŠ</w:t>
      </w:r>
      <w:r>
        <w:t xml:space="preserve">, </w:t>
      </w:r>
      <w:r w:rsidRPr="00EF7566">
        <w:t>setkání budoucích prvňáků</w:t>
      </w:r>
      <w:r>
        <w:t xml:space="preserve">, </w:t>
      </w:r>
      <w:r w:rsidRPr="00EF7566">
        <w:t>adaptace na školní prostředí</w:t>
      </w:r>
    </w:p>
    <w:p w14:paraId="65DB1E49" w14:textId="77777777" w:rsidR="002C2E73" w:rsidRDefault="002C2E73" w:rsidP="002C2E73">
      <w:pPr>
        <w:pStyle w:val="Bezmezer"/>
      </w:pPr>
      <w:r>
        <w:t>-n</w:t>
      </w:r>
      <w:r w:rsidRPr="00EF7566">
        <w:t>a pedagogické radě je vyhodnocována situace ve vzdělávání žáků ohrožených školním neúspěchem a všichni jsou s ní seznámeni</w:t>
      </w:r>
      <w:r>
        <w:t xml:space="preserve"> </w:t>
      </w:r>
    </w:p>
    <w:p w14:paraId="2225C2A5" w14:textId="77777777" w:rsidR="002C2E73" w:rsidRDefault="002C2E73" w:rsidP="002C2E73">
      <w:pPr>
        <w:pStyle w:val="Bezmezer"/>
      </w:pPr>
      <w:r>
        <w:t>-</w:t>
      </w:r>
      <w:r w:rsidRPr="00EF7566">
        <w:t xml:space="preserve">konzultace s odborníky </w:t>
      </w:r>
    </w:p>
    <w:p w14:paraId="1DA8EB8A" w14:textId="77777777" w:rsidR="002C2E73" w:rsidRDefault="002C2E73" w:rsidP="002C2E73">
      <w:pPr>
        <w:pStyle w:val="Bezmezer"/>
      </w:pPr>
    </w:p>
    <w:p w14:paraId="7460DE6D" w14:textId="77777777" w:rsidR="002C2E73" w:rsidRDefault="002C2E73" w:rsidP="002C2E73">
      <w:pPr>
        <w:pStyle w:val="Bezmezer"/>
      </w:pPr>
      <w:r w:rsidRPr="00822E63">
        <w:rPr>
          <w:u w:val="single"/>
        </w:rPr>
        <w:t>Pedagogičtí pracovníci:</w:t>
      </w:r>
      <w:r w:rsidRPr="00EF7566">
        <w:t xml:space="preserve"> </w:t>
      </w:r>
    </w:p>
    <w:p w14:paraId="4341FEDF" w14:textId="77777777" w:rsidR="002C2E73" w:rsidRDefault="002C2E73" w:rsidP="002C2E73">
      <w:pPr>
        <w:pStyle w:val="Bezmezer"/>
      </w:pPr>
      <w:r>
        <w:t>-</w:t>
      </w:r>
      <w:r w:rsidRPr="00EF7566">
        <w:t xml:space="preserve"> znají žákovy vzdělávací možnosti a jsou se žákem v pravidelném kontaktu</w:t>
      </w:r>
    </w:p>
    <w:p w14:paraId="55DB93D7" w14:textId="77777777" w:rsidR="002C2E73" w:rsidRDefault="002C2E73" w:rsidP="002C2E73">
      <w:pPr>
        <w:pStyle w:val="Bezmezer"/>
      </w:pPr>
      <w:r>
        <w:t>-</w:t>
      </w:r>
      <w:r w:rsidRPr="00EF7566">
        <w:t>mají přehled o úrovni vědomostí a dovedností žáka</w:t>
      </w:r>
    </w:p>
    <w:p w14:paraId="63C38F59" w14:textId="77777777" w:rsidR="002C2E73" w:rsidRDefault="002C2E73" w:rsidP="002C2E73">
      <w:pPr>
        <w:pStyle w:val="Bezmezer"/>
      </w:pPr>
      <w:r>
        <w:t>-</w:t>
      </w:r>
      <w:r w:rsidRPr="00EF7566">
        <w:t>spolupracují s třídním učitelem</w:t>
      </w:r>
      <w:r w:rsidRPr="00D46D5F">
        <w:t xml:space="preserve"> </w:t>
      </w:r>
      <w:r w:rsidRPr="00EF7566">
        <w:t>a vyučujícími jednotlivých předmětů</w:t>
      </w:r>
    </w:p>
    <w:p w14:paraId="605F26EA" w14:textId="77777777" w:rsidR="002C2E73" w:rsidRDefault="002C2E73" w:rsidP="002C2E73">
      <w:pPr>
        <w:pStyle w:val="Bezmezer"/>
      </w:pPr>
      <w:r>
        <w:t>-</w:t>
      </w:r>
      <w:r w:rsidRPr="00EF7566">
        <w:t>znají příčiny nedostatků při plnění školních povinností</w:t>
      </w:r>
    </w:p>
    <w:p w14:paraId="3D64DA31" w14:textId="77777777" w:rsidR="002C2E73" w:rsidRDefault="002C2E73" w:rsidP="002C2E73">
      <w:pPr>
        <w:pStyle w:val="Bezmezer"/>
      </w:pPr>
      <w:r>
        <w:t>-</w:t>
      </w:r>
      <w:r w:rsidRPr="00EF7566">
        <w:t>znají žákovo rodinné zázemí a jeho zdravotní stav</w:t>
      </w:r>
    </w:p>
    <w:p w14:paraId="611354F4" w14:textId="77777777" w:rsidR="002C2E73" w:rsidRDefault="002C2E73" w:rsidP="002C2E73">
      <w:pPr>
        <w:pStyle w:val="Bezmezer"/>
      </w:pPr>
      <w:r>
        <w:t>-</w:t>
      </w:r>
      <w:r w:rsidRPr="00EF7566">
        <w:t xml:space="preserve">stanovují pravidla vzdělávacího procesu a způsoby hodnocení v daném předmětu </w:t>
      </w:r>
    </w:p>
    <w:p w14:paraId="3DAEF599" w14:textId="77777777" w:rsidR="002C2E73" w:rsidRDefault="002C2E73" w:rsidP="002C2E73">
      <w:pPr>
        <w:pStyle w:val="Bezmezer"/>
      </w:pPr>
      <w:r>
        <w:t>-</w:t>
      </w:r>
      <w:r w:rsidRPr="00EF7566">
        <w:t>efektivně podporují žáka a motivují jej ke školní práci</w:t>
      </w:r>
    </w:p>
    <w:p w14:paraId="7C10CA11" w14:textId="77777777" w:rsidR="002C2E73" w:rsidRDefault="002C2E73" w:rsidP="002C2E73">
      <w:pPr>
        <w:pStyle w:val="Bezmezer"/>
      </w:pPr>
      <w:r>
        <w:t>-</w:t>
      </w:r>
      <w:r w:rsidRPr="00EF7566">
        <w:t xml:space="preserve">nabízejí žákům a jejich zákonným zástupcům konzultační hodiny, které jsou zveřejněné na webových stránkách školy </w:t>
      </w:r>
    </w:p>
    <w:p w14:paraId="2B24E610" w14:textId="77777777" w:rsidR="002C2E73" w:rsidRDefault="002C2E73" w:rsidP="002C2E73">
      <w:pPr>
        <w:pStyle w:val="Bezmezer"/>
      </w:pPr>
      <w:r>
        <w:t>-</w:t>
      </w:r>
      <w:r w:rsidRPr="00D46D5F">
        <w:t xml:space="preserve"> </w:t>
      </w:r>
      <w:r w:rsidRPr="00EF7566">
        <w:t>žákům s SPU zajišťuj</w:t>
      </w:r>
      <w:r>
        <w:t>í</w:t>
      </w:r>
      <w:r w:rsidRPr="00EF7566">
        <w:t xml:space="preserve"> poskytování doporučených podpůrných opatření</w:t>
      </w:r>
    </w:p>
    <w:p w14:paraId="419ABF44" w14:textId="77777777" w:rsidR="002C2E73" w:rsidRDefault="002C2E73" w:rsidP="002C2E73">
      <w:pPr>
        <w:pStyle w:val="Bezmezer"/>
      </w:pPr>
      <w:r>
        <w:t>-</w:t>
      </w:r>
      <w:r w:rsidRPr="00EF7566">
        <w:t>vyhodnocují prospěch žáků ve třídě, u neprospívajících zjišťují příčinu neúspěchu</w:t>
      </w:r>
    </w:p>
    <w:p w14:paraId="68A86A2B" w14:textId="77777777" w:rsidR="002C2E73" w:rsidRDefault="002C2E73" w:rsidP="002C2E73">
      <w:pPr>
        <w:pStyle w:val="Bezmezer"/>
      </w:pPr>
      <w:r>
        <w:t>-v</w:t>
      </w:r>
      <w:r w:rsidRPr="00EF7566">
        <w:t>yhodnocují příčinu zhoršení prospěchu</w:t>
      </w:r>
      <w:r>
        <w:t>,</w:t>
      </w:r>
      <w:r w:rsidRPr="00EF7566">
        <w:t xml:space="preserve"> neprodleně inform</w:t>
      </w:r>
      <w:r>
        <w:t>ují</w:t>
      </w:r>
      <w:r w:rsidRPr="00EF7566">
        <w:t xml:space="preserve"> rodiče</w:t>
      </w:r>
    </w:p>
    <w:p w14:paraId="1FFDE4FD" w14:textId="77777777" w:rsidR="002C2E73" w:rsidRDefault="002C2E73" w:rsidP="002C2E73">
      <w:pPr>
        <w:pStyle w:val="Bezmezer"/>
      </w:pPr>
      <w:r>
        <w:t>-v</w:t>
      </w:r>
      <w:r w:rsidRPr="00EF7566">
        <w:t>ýchovný poradce spolu s třídním učitelem a vyučujícím daného předmětu projedná na schůzce ve škole se zákonnými zástupci neprospívajícího žáka, jeho studijní výsledky a navrhne možnosti řešení</w:t>
      </w:r>
      <w:r w:rsidRPr="00D843C4">
        <w:t xml:space="preserve"> </w:t>
      </w:r>
    </w:p>
    <w:p w14:paraId="6A4690EE" w14:textId="77777777" w:rsidR="002C2E73" w:rsidRDefault="002C2E73" w:rsidP="002C2E73">
      <w:pPr>
        <w:pStyle w:val="Bezmezer"/>
      </w:pPr>
      <w:r>
        <w:t>-</w:t>
      </w:r>
      <w:r w:rsidRPr="00EF7566">
        <w:t>zadáv</w:t>
      </w:r>
      <w:r>
        <w:t>ají</w:t>
      </w:r>
      <w:r w:rsidRPr="00EF7566">
        <w:t xml:space="preserve"> pravidelné úkoly vycházející ze stanoveného obsahu učiv</w:t>
      </w:r>
      <w:r>
        <w:t>a</w:t>
      </w:r>
    </w:p>
    <w:p w14:paraId="3032DE31" w14:textId="77777777" w:rsidR="002C2E73" w:rsidRDefault="002C2E73" w:rsidP="002C2E73">
      <w:pPr>
        <w:pStyle w:val="Bezmezer"/>
      </w:pPr>
      <w:r>
        <w:t>-</w:t>
      </w:r>
      <w:r w:rsidRPr="00EF7566">
        <w:t>užív</w:t>
      </w:r>
      <w:r>
        <w:t>ají</w:t>
      </w:r>
      <w:r w:rsidRPr="00EF7566">
        <w:t xml:space="preserve"> podpůrných aktivit – oznámení písemné práce, stanovení termínu zkoušení z konkrétního učiva, umožnění opakovaného opravného pokusu </w:t>
      </w:r>
    </w:p>
    <w:p w14:paraId="2A82CE93" w14:textId="77777777" w:rsidR="002C2E73" w:rsidRDefault="002C2E73" w:rsidP="002C2E73">
      <w:pPr>
        <w:pStyle w:val="Bezmezer"/>
      </w:pPr>
      <w:r>
        <w:t>-</w:t>
      </w:r>
      <w:r w:rsidRPr="00EF7566">
        <w:t xml:space="preserve">používání podpůrných pomůcek při samostatné práci – přehledy, tabulky, kalkulačky </w:t>
      </w:r>
    </w:p>
    <w:p w14:paraId="773BAFE5" w14:textId="77777777" w:rsidR="002C2E73" w:rsidRDefault="002C2E73" w:rsidP="002C2E73">
      <w:pPr>
        <w:pStyle w:val="Bezmezer"/>
      </w:pPr>
    </w:p>
    <w:p w14:paraId="47D7E3DE" w14:textId="77777777" w:rsidR="002C2E73" w:rsidRDefault="002C2E73" w:rsidP="002C2E73">
      <w:pPr>
        <w:pStyle w:val="Bezmezer"/>
        <w:rPr>
          <w:u w:val="single"/>
        </w:rPr>
      </w:pPr>
    </w:p>
    <w:p w14:paraId="404DA945" w14:textId="77777777" w:rsidR="002C2E73" w:rsidRPr="007B1B8B" w:rsidRDefault="002C2E73" w:rsidP="002C2E73">
      <w:pPr>
        <w:pStyle w:val="Bezmezer"/>
        <w:rPr>
          <w:u w:val="single"/>
        </w:rPr>
      </w:pPr>
      <w:r w:rsidRPr="007B1B8B">
        <w:rPr>
          <w:u w:val="single"/>
        </w:rPr>
        <w:t xml:space="preserve">Motivace a zvyšování sebedůvěry: </w:t>
      </w:r>
    </w:p>
    <w:p w14:paraId="7E638BF0" w14:textId="77777777" w:rsidR="002C2E73" w:rsidRDefault="002C2E73" w:rsidP="002C2E73">
      <w:pPr>
        <w:pStyle w:val="Bezmezer"/>
      </w:pPr>
      <w:r>
        <w:t>-</w:t>
      </w:r>
      <w:r w:rsidRPr="00EF7566">
        <w:t xml:space="preserve"> klademe na dítě přiměřené nároky </w:t>
      </w:r>
    </w:p>
    <w:p w14:paraId="4BFC6827" w14:textId="77777777" w:rsidR="002C2E73" w:rsidRDefault="002C2E73" w:rsidP="002C2E73">
      <w:pPr>
        <w:pStyle w:val="Bezmezer"/>
      </w:pPr>
      <w:r>
        <w:t>–</w:t>
      </w:r>
      <w:r w:rsidRPr="00EF7566">
        <w:t xml:space="preserve">zdůrazňujeme jeho pozitivní stránky </w:t>
      </w:r>
      <w:r>
        <w:t xml:space="preserve">a </w:t>
      </w:r>
      <w:r w:rsidRPr="00EF7566">
        <w:t>oceňujeme jeho jedinečnost</w:t>
      </w:r>
    </w:p>
    <w:p w14:paraId="2D3484A6" w14:textId="77777777" w:rsidR="002C2E73" w:rsidRDefault="002C2E73" w:rsidP="002C2E73">
      <w:pPr>
        <w:pStyle w:val="Bezmezer"/>
      </w:pPr>
      <w:r>
        <w:t>-</w:t>
      </w:r>
      <w:r w:rsidRPr="00EF7566">
        <w:t>umožňujeme dítěti vyslovovat vlastní názory</w:t>
      </w:r>
      <w:r>
        <w:t xml:space="preserve">, </w:t>
      </w:r>
      <w:r w:rsidRPr="00EF7566">
        <w:t>podporujeme aktivitu dítěte</w:t>
      </w:r>
    </w:p>
    <w:p w14:paraId="52D19E09" w14:textId="77777777" w:rsidR="002C2E73" w:rsidRDefault="002C2E73" w:rsidP="002C2E73">
      <w:pPr>
        <w:pStyle w:val="Bezmezer"/>
      </w:pPr>
      <w:r>
        <w:t>-</w:t>
      </w:r>
      <w:r w:rsidRPr="00EF7566">
        <w:t xml:space="preserve">pomáháme dítěti a radujeme se z jeho úspěchů </w:t>
      </w:r>
    </w:p>
    <w:p w14:paraId="4EA88EEB" w14:textId="77777777" w:rsidR="002C2E73" w:rsidRDefault="002C2E73" w:rsidP="002C2E73">
      <w:pPr>
        <w:pStyle w:val="Bezmezer"/>
      </w:pPr>
      <w:r>
        <w:t>-</w:t>
      </w:r>
      <w:r w:rsidRPr="00EF7566">
        <w:t xml:space="preserve">rozvíjíme u dítěte pocit empatie </w:t>
      </w:r>
    </w:p>
    <w:p w14:paraId="337FAA6F" w14:textId="77777777" w:rsidR="002C2E73" w:rsidRDefault="002C2E73" w:rsidP="002C2E73">
      <w:pPr>
        <w:pStyle w:val="Bezmezer"/>
      </w:pPr>
      <w:r>
        <w:t>-</w:t>
      </w:r>
      <w:r w:rsidRPr="00EF7566">
        <w:t>vyhýbáme se negativnímu srovnávání</w:t>
      </w:r>
      <w:r>
        <w:t>,</w:t>
      </w:r>
      <w:r w:rsidRPr="005A4464">
        <w:t xml:space="preserve"> </w:t>
      </w:r>
      <w:r w:rsidRPr="00EF7566">
        <w:t>nezdůrazňuj</w:t>
      </w:r>
      <w:r>
        <w:t xml:space="preserve">eme </w:t>
      </w:r>
      <w:r w:rsidRPr="00EF7566">
        <w:t>nedostatky a chyby</w:t>
      </w:r>
    </w:p>
    <w:p w14:paraId="43BA2EBA" w14:textId="77777777" w:rsidR="002C2E73" w:rsidRPr="00B65879" w:rsidRDefault="002C2E73" w:rsidP="002C2E73">
      <w:pPr>
        <w:pStyle w:val="Bezmezer"/>
        <w:rPr>
          <w:b/>
          <w:sz w:val="28"/>
          <w:szCs w:val="28"/>
        </w:rPr>
      </w:pPr>
      <w:r>
        <w:t xml:space="preserve"> </w:t>
      </w:r>
      <w:r w:rsidRPr="00B65879">
        <w:rPr>
          <w:b/>
          <w:sz w:val="28"/>
          <w:szCs w:val="28"/>
        </w:rPr>
        <w:t xml:space="preserve">Doporučené postupy při řešení školní neúspěšnosti: </w:t>
      </w:r>
    </w:p>
    <w:p w14:paraId="589F7D92" w14:textId="77777777" w:rsidR="002C2E73" w:rsidRDefault="002C2E73" w:rsidP="002C2E73">
      <w:pPr>
        <w:pStyle w:val="Bezmezer"/>
      </w:pPr>
      <w:r w:rsidRPr="00EF7566">
        <w:t xml:space="preserve">1) </w:t>
      </w:r>
      <w:r>
        <w:t>t</w:t>
      </w:r>
      <w:r w:rsidRPr="00EF7566">
        <w:t xml:space="preserve">řídní učitel </w:t>
      </w:r>
      <w:r>
        <w:t>či vyučující daného předmětu po vytipování žáka s projevy školní neúspěšnosti komunikuje s pracovníky školního poradenského pracoviště a s rodiči o vzniklém problému</w:t>
      </w:r>
    </w:p>
    <w:p w14:paraId="79A1285F" w14:textId="77777777" w:rsidR="002C2E73" w:rsidRDefault="002C2E73" w:rsidP="002C2E73">
      <w:pPr>
        <w:pStyle w:val="Bezmezer"/>
      </w:pPr>
      <w:r>
        <w:t xml:space="preserve">2) škola navrhne možná řešení, nabídne doučování či jinou pomoc, navrhne možnosti domácí přípravy, </w:t>
      </w:r>
      <w:r w:rsidRPr="00EF7566">
        <w:t>pravidelně (během třídních schůzek a konzultací) informuje</w:t>
      </w:r>
      <w:r>
        <w:t xml:space="preserve"> rodiče</w:t>
      </w:r>
      <w:r w:rsidRPr="00EF7566">
        <w:t xml:space="preserve"> o výsledcích </w:t>
      </w:r>
      <w:r>
        <w:t>podpůrných opatření</w:t>
      </w:r>
    </w:p>
    <w:p w14:paraId="3696B8A7" w14:textId="77777777" w:rsidR="002C2E73" w:rsidRDefault="002C2E73" w:rsidP="002C2E73">
      <w:pPr>
        <w:pStyle w:val="Bezmezer"/>
      </w:pPr>
      <w:r>
        <w:t xml:space="preserve">3) třídní učitel, či vyučující předmětu </w:t>
      </w:r>
      <w:r w:rsidRPr="00EF7566">
        <w:t>vypracuje plán pedagogické podpory, zkonzultuje ho s výchovným poradcem a seznámí s ním ostatní vyučujíc</w:t>
      </w:r>
      <w:r>
        <w:t>í, p</w:t>
      </w:r>
      <w:r w:rsidRPr="00EF7566">
        <w:t>lán</w:t>
      </w:r>
      <w:r>
        <w:t xml:space="preserve"> </w:t>
      </w:r>
      <w:r w:rsidRPr="00EF7566">
        <w:t>pravidelně vyhodnoc</w:t>
      </w:r>
      <w:r>
        <w:t>uje a upravuje dle potřeby.</w:t>
      </w:r>
    </w:p>
    <w:p w14:paraId="4F36A71F" w14:textId="77777777" w:rsidR="002C2E73" w:rsidRDefault="002C2E73" w:rsidP="002C2E73">
      <w:pPr>
        <w:pStyle w:val="Bezmezer"/>
      </w:pPr>
      <w:r>
        <w:t>4</w:t>
      </w:r>
      <w:r w:rsidRPr="00EF7566">
        <w:t xml:space="preserve">) </w:t>
      </w:r>
      <w:r>
        <w:t>v</w:t>
      </w:r>
      <w:r w:rsidRPr="00EF7566">
        <w:t xml:space="preserve"> případě přetrvávajících obtíží je zákonným zástupcům doporučena návštěva odborného pracoviště – např. PPP, SPC apod. </w:t>
      </w:r>
      <w:r>
        <w:t xml:space="preserve">Na základě vyšetření </w:t>
      </w:r>
      <w:r w:rsidRPr="00EF7566">
        <w:t>jsou žákovi poskytnuta</w:t>
      </w:r>
      <w:r>
        <w:t xml:space="preserve"> další</w:t>
      </w:r>
      <w:r w:rsidRPr="00EF7566">
        <w:t xml:space="preserve"> potřebná podpůrná opatření (pedagogická </w:t>
      </w:r>
      <w:proofErr w:type="gramStart"/>
      <w:r w:rsidRPr="00EF7566">
        <w:t>intervence,</w:t>
      </w:r>
      <w:r>
        <w:t xml:space="preserve"> </w:t>
      </w:r>
      <w:r w:rsidRPr="00EF7566">
        <w:t xml:space="preserve"> </w:t>
      </w:r>
      <w:r>
        <w:t>i</w:t>
      </w:r>
      <w:r w:rsidRPr="00EF7566">
        <w:t>ndividuální</w:t>
      </w:r>
      <w:proofErr w:type="gramEnd"/>
      <w:r w:rsidRPr="00EF7566">
        <w:t xml:space="preserve"> vzdělávací plán</w:t>
      </w:r>
      <w:r>
        <w:t>,</w:t>
      </w:r>
      <w:r w:rsidRPr="00EF7566">
        <w:t xml:space="preserve"> pomoc asistenta pedagoga,</w:t>
      </w:r>
      <w:r>
        <w:t xml:space="preserve"> </w:t>
      </w:r>
      <w:r w:rsidRPr="00EF7566">
        <w:t>zohlednění obtíží, úprava metod a forem výuky atd.)</w:t>
      </w:r>
    </w:p>
    <w:p w14:paraId="7EB642E6" w14:textId="77777777" w:rsidR="002C2E73" w:rsidRDefault="002C2E73" w:rsidP="002C2E73">
      <w:pPr>
        <w:pStyle w:val="Bezmezer"/>
      </w:pPr>
      <w:r>
        <w:t>5)</w:t>
      </w:r>
      <w:r w:rsidRPr="00EF7566">
        <w:t xml:space="preserve">vyučující jsou seznámeni s doporučením </w:t>
      </w:r>
      <w:r>
        <w:t xml:space="preserve">ŠPZ </w:t>
      </w:r>
      <w:r w:rsidRPr="00EF7566">
        <w:t>pro daného žáka</w:t>
      </w:r>
    </w:p>
    <w:p w14:paraId="31316E50" w14:textId="77777777" w:rsidR="002C2E73" w:rsidRDefault="002C2E73" w:rsidP="002C2E73">
      <w:pPr>
        <w:pStyle w:val="Bezmezer"/>
      </w:pPr>
    </w:p>
    <w:p w14:paraId="5061B72C" w14:textId="77777777" w:rsidR="002C2E73" w:rsidRDefault="002C2E73" w:rsidP="002C2E73">
      <w:pPr>
        <w:pStyle w:val="Bezmezer"/>
      </w:pPr>
    </w:p>
    <w:p w14:paraId="4FBCF118" w14:textId="77777777" w:rsidR="002C2E73" w:rsidRDefault="002C2E73" w:rsidP="002C2E73">
      <w:pPr>
        <w:pStyle w:val="Bezmezer"/>
      </w:pPr>
      <w:r>
        <w:rPr>
          <w:u w:val="single"/>
        </w:rPr>
        <w:t>Postup při d</w:t>
      </w:r>
      <w:r w:rsidRPr="00822E63">
        <w:rPr>
          <w:u w:val="single"/>
        </w:rPr>
        <w:t>louhodob</w:t>
      </w:r>
      <w:r>
        <w:rPr>
          <w:u w:val="single"/>
        </w:rPr>
        <w:t>é</w:t>
      </w:r>
      <w:r w:rsidRPr="00822E63">
        <w:rPr>
          <w:u w:val="single"/>
        </w:rPr>
        <w:t xml:space="preserve"> nepřítomnost</w:t>
      </w:r>
      <w:r>
        <w:rPr>
          <w:u w:val="single"/>
        </w:rPr>
        <w:t>i</w:t>
      </w:r>
      <w:r w:rsidRPr="00822E63">
        <w:rPr>
          <w:u w:val="single"/>
        </w:rPr>
        <w:t xml:space="preserve"> ze zdravotních a jiných závažných důvodů </w:t>
      </w:r>
    </w:p>
    <w:p w14:paraId="1E7A04F4" w14:textId="77777777" w:rsidR="002C2E73" w:rsidRDefault="002C2E73" w:rsidP="002C2E73">
      <w:pPr>
        <w:pStyle w:val="Bezmezer"/>
      </w:pPr>
      <w:r>
        <w:t>-</w:t>
      </w:r>
      <w:r w:rsidRPr="00EF7566">
        <w:t xml:space="preserve"> je vytvořen plán dostudování </w:t>
      </w:r>
      <w:r>
        <w:t xml:space="preserve">a doplnění </w:t>
      </w:r>
      <w:r w:rsidRPr="00EF7566">
        <w:t xml:space="preserve">zameškaného učiva, termíny zkoušení i možnosti individuálních konzultací </w:t>
      </w:r>
      <w:r>
        <w:t xml:space="preserve">či pravidelného doučování </w:t>
      </w:r>
    </w:p>
    <w:p w14:paraId="4A1CD94F" w14:textId="77777777" w:rsidR="002C2E73" w:rsidRDefault="002C2E73" w:rsidP="002C2E73">
      <w:pPr>
        <w:pStyle w:val="Bezmezer"/>
      </w:pPr>
      <w:r>
        <w:t>-</w:t>
      </w:r>
      <w:r w:rsidRPr="00EF7566">
        <w:t>sled</w:t>
      </w:r>
      <w:r>
        <w:t>ujeme pravidelně</w:t>
      </w:r>
      <w:r w:rsidRPr="00EF7566">
        <w:t xml:space="preserve"> absenci žáka </w:t>
      </w:r>
      <w:r>
        <w:t xml:space="preserve">(kdy k ní dochází) a vše konzultujeme s rodiči </w:t>
      </w:r>
    </w:p>
    <w:p w14:paraId="4FC98F47" w14:textId="77777777" w:rsidR="002C2E73" w:rsidRPr="00EF7566" w:rsidRDefault="002C2E73" w:rsidP="002C2E73">
      <w:pPr>
        <w:pStyle w:val="Bezmezer"/>
      </w:pPr>
    </w:p>
    <w:p w14:paraId="028A7FFF" w14:textId="77777777" w:rsidR="002C2E73" w:rsidRDefault="002C2E73" w:rsidP="002C2E73">
      <w:pPr>
        <w:pStyle w:val="Bezmezer"/>
      </w:pPr>
      <w:r w:rsidRPr="00D843C4">
        <w:rPr>
          <w:u w:val="single"/>
        </w:rPr>
        <w:t>Změna školy a školního vzdělávacího programu</w:t>
      </w:r>
    </w:p>
    <w:p w14:paraId="165D0E04" w14:textId="77777777" w:rsidR="002C2E73" w:rsidRDefault="002C2E73" w:rsidP="002C2E73">
      <w:pPr>
        <w:pStyle w:val="Bezmezer"/>
      </w:pPr>
      <w:r w:rsidRPr="00EF7566">
        <w:t xml:space="preserve">– </w:t>
      </w:r>
      <w:r>
        <w:t xml:space="preserve">jednotliví </w:t>
      </w:r>
      <w:r w:rsidRPr="00EF7566">
        <w:t>vyučující zaji</w:t>
      </w:r>
      <w:r>
        <w:t>šťují</w:t>
      </w:r>
      <w:r w:rsidRPr="00EF7566">
        <w:t xml:space="preserve"> soulad</w:t>
      </w:r>
      <w:r>
        <w:t xml:space="preserve"> a plynulé navázání v učivu </w:t>
      </w:r>
      <w:r w:rsidRPr="00EF7566">
        <w:t xml:space="preserve"> </w:t>
      </w:r>
    </w:p>
    <w:p w14:paraId="0AEF61A9" w14:textId="77777777" w:rsidR="002C2E73" w:rsidRDefault="002C2E73" w:rsidP="002C2E73">
      <w:pPr>
        <w:pStyle w:val="Bezmezer"/>
        <w:rPr>
          <w:u w:val="single"/>
        </w:rPr>
      </w:pPr>
      <w:r>
        <w:t>-dle</w:t>
      </w:r>
      <w:r w:rsidRPr="00EF7566">
        <w:t xml:space="preserve"> potřeby je </w:t>
      </w:r>
      <w:r>
        <w:t xml:space="preserve">navrhnuta možnost doučování nebo </w:t>
      </w:r>
      <w:r w:rsidRPr="00EF7566">
        <w:t xml:space="preserve">vypracován </w:t>
      </w:r>
      <w:r>
        <w:t>p</w:t>
      </w:r>
      <w:r w:rsidRPr="00EF7566">
        <w:t xml:space="preserve">lán </w:t>
      </w:r>
      <w:proofErr w:type="spellStart"/>
      <w:r>
        <w:t>pedag</w:t>
      </w:r>
      <w:proofErr w:type="spellEnd"/>
      <w:r>
        <w:t>.</w:t>
      </w:r>
      <w:r w:rsidRPr="00EF7566">
        <w:t xml:space="preserve"> podpory</w:t>
      </w:r>
    </w:p>
    <w:p w14:paraId="1C824F56" w14:textId="77777777" w:rsidR="002C2E73" w:rsidRDefault="002C2E73" w:rsidP="002C2E73">
      <w:pPr>
        <w:pStyle w:val="Bezmezer"/>
        <w:rPr>
          <w:u w:val="single"/>
        </w:rPr>
      </w:pPr>
    </w:p>
    <w:p w14:paraId="4E2A5FE5" w14:textId="77777777" w:rsidR="002C2E73" w:rsidRDefault="002C2E73" w:rsidP="002C2E73">
      <w:pPr>
        <w:pStyle w:val="Bezmezer"/>
        <w:rPr>
          <w:u w:val="single"/>
        </w:rPr>
      </w:pPr>
      <w:r w:rsidRPr="00BF2636">
        <w:rPr>
          <w:u w:val="single"/>
        </w:rPr>
        <w:t>Nástup žáka do školy</w:t>
      </w:r>
    </w:p>
    <w:p w14:paraId="4AADC33C" w14:textId="77777777" w:rsidR="002C2E73" w:rsidRDefault="002C2E73" w:rsidP="002C2E73">
      <w:pPr>
        <w:pStyle w:val="Bezmezer"/>
      </w:pPr>
      <w:r>
        <w:t xml:space="preserve">-vyučující poskytuje </w:t>
      </w:r>
      <w:r w:rsidRPr="00EF7566">
        <w:t xml:space="preserve">co nejdelší </w:t>
      </w:r>
      <w:r>
        <w:t>kladnou</w:t>
      </w:r>
      <w:r w:rsidRPr="00EF7566">
        <w:t xml:space="preserve"> motivac</w:t>
      </w:r>
      <w:r>
        <w:t xml:space="preserve">i, </w:t>
      </w:r>
      <w:r w:rsidRPr="00EF7566">
        <w:t>zažívání příjemných věcí a úspěchu</w:t>
      </w:r>
      <w:r>
        <w:t xml:space="preserve">, </w:t>
      </w:r>
      <w:r w:rsidRPr="00EF7566">
        <w:t>hodno</w:t>
      </w:r>
      <w:r>
        <w:t>t</w:t>
      </w:r>
      <w:r w:rsidRPr="00EF7566">
        <w:t>í žák</w:t>
      </w:r>
      <w:r>
        <w:t>y</w:t>
      </w:r>
      <w:r w:rsidRPr="00EF7566">
        <w:t xml:space="preserve"> vzhledem k jejich osobnímu pokroku</w:t>
      </w:r>
    </w:p>
    <w:p w14:paraId="0727B5FC" w14:textId="77777777" w:rsidR="002C2E73" w:rsidRDefault="002C2E73" w:rsidP="002C2E73">
      <w:pPr>
        <w:pStyle w:val="Bezmezer"/>
      </w:pPr>
      <w:r>
        <w:t>-</w:t>
      </w:r>
      <w:r w:rsidRPr="00EF7566">
        <w:t>pokud dítě začne selhávat, zjist</w:t>
      </w:r>
      <w:r>
        <w:t>íme příčinu</w:t>
      </w:r>
      <w:r w:rsidRPr="00EF7566">
        <w:t xml:space="preserve"> a podpoř</w:t>
      </w:r>
      <w:r>
        <w:t>íme</w:t>
      </w:r>
      <w:r w:rsidRPr="00EF7566">
        <w:t xml:space="preserve"> ho</w:t>
      </w:r>
      <w:r>
        <w:t xml:space="preserve"> (ú</w:t>
      </w:r>
      <w:r w:rsidRPr="00EF7566">
        <w:t>prav</w:t>
      </w:r>
      <w:r>
        <w:t>a</w:t>
      </w:r>
      <w:r w:rsidRPr="00EF7566">
        <w:t xml:space="preserve"> vyučovací</w:t>
      </w:r>
      <w:r>
        <w:t>ch</w:t>
      </w:r>
      <w:r w:rsidRPr="00EF7566">
        <w:t xml:space="preserve"> metod</w:t>
      </w:r>
      <w:r>
        <w:t>, vypracování PLPP)</w:t>
      </w:r>
    </w:p>
    <w:p w14:paraId="197D2837" w14:textId="77777777" w:rsidR="002C2E73" w:rsidRDefault="002C2E73" w:rsidP="002C2E73">
      <w:pPr>
        <w:pStyle w:val="Bezmezer"/>
      </w:pPr>
      <w:r>
        <w:t>-spolupráce</w:t>
      </w:r>
      <w:r w:rsidRPr="00EF7566">
        <w:t xml:space="preserve"> s rodiči </w:t>
      </w:r>
      <w:r>
        <w:t>(</w:t>
      </w:r>
      <w:r w:rsidRPr="00EF7566">
        <w:t>dom</w:t>
      </w:r>
      <w:r>
        <w:t>ácí</w:t>
      </w:r>
      <w:r w:rsidRPr="00EF7566">
        <w:t xml:space="preserve"> příprav</w:t>
      </w:r>
      <w:r>
        <w:t>a</w:t>
      </w:r>
      <w:r w:rsidRPr="00EF7566">
        <w:t xml:space="preserve"> na </w:t>
      </w:r>
      <w:proofErr w:type="gramStart"/>
      <w:r w:rsidRPr="00EF7566">
        <w:t>vyučování</w:t>
      </w:r>
      <w:r>
        <w:t>)</w:t>
      </w:r>
      <w:r w:rsidRPr="00EF7566">
        <w:t xml:space="preserve"> </w:t>
      </w:r>
      <w:r>
        <w:t>, případně</w:t>
      </w:r>
      <w:proofErr w:type="gramEnd"/>
      <w:r>
        <w:t xml:space="preserve"> </w:t>
      </w:r>
      <w:r w:rsidRPr="00EF7566">
        <w:t>vyšetření v PPP, SPC</w:t>
      </w:r>
    </w:p>
    <w:p w14:paraId="717C8B23" w14:textId="77777777" w:rsidR="002C2E73" w:rsidRDefault="002C2E73" w:rsidP="002C2E73">
      <w:pPr>
        <w:pStyle w:val="Bezmezer"/>
      </w:pPr>
    </w:p>
    <w:p w14:paraId="51F2B0A7" w14:textId="77777777" w:rsidR="002C2E73" w:rsidRDefault="002C2E73" w:rsidP="002C2E73">
      <w:pPr>
        <w:pStyle w:val="Bezmezer"/>
      </w:pPr>
      <w:r w:rsidRPr="003E0EDE">
        <w:rPr>
          <w:u w:val="single"/>
        </w:rPr>
        <w:t>Přestup žáka na druhý stupeň</w:t>
      </w:r>
      <w:r w:rsidRPr="00EF7566">
        <w:t xml:space="preserve"> </w:t>
      </w:r>
    </w:p>
    <w:p w14:paraId="666FE915" w14:textId="77777777" w:rsidR="002C2E73" w:rsidRDefault="002C2E73" w:rsidP="002C2E73">
      <w:pPr>
        <w:pStyle w:val="Bezmezer"/>
      </w:pPr>
      <w:r>
        <w:t>-</w:t>
      </w:r>
      <w:r w:rsidRPr="00EF7566">
        <w:t>dopřát čas na adaptaci</w:t>
      </w:r>
      <w:r>
        <w:t xml:space="preserve">, </w:t>
      </w:r>
      <w:r w:rsidRPr="00EF7566">
        <w:t xml:space="preserve">komunikace mezi učiteli - 1. a 2. stupeň </w:t>
      </w:r>
    </w:p>
    <w:p w14:paraId="6E4DB27A" w14:textId="77777777" w:rsidR="002C2E73" w:rsidRDefault="002C2E73" w:rsidP="002C2E73">
      <w:pPr>
        <w:pStyle w:val="Bezmezer"/>
      </w:pPr>
      <w:r w:rsidRPr="00EF7566">
        <w:t>– předávání zkušeností</w:t>
      </w:r>
      <w:r>
        <w:t xml:space="preserve"> (metody</w:t>
      </w:r>
      <w:r w:rsidRPr="00EF7566">
        <w:t xml:space="preserve"> pr</w:t>
      </w:r>
      <w:r>
        <w:t>áce</w:t>
      </w:r>
      <w:r w:rsidRPr="00EF7566">
        <w:t>, pravidla hodnocení, řeš</w:t>
      </w:r>
      <w:r>
        <w:t xml:space="preserve">ení </w:t>
      </w:r>
      <w:r w:rsidRPr="00EF7566">
        <w:t>problémov</w:t>
      </w:r>
      <w:r>
        <w:t>ých</w:t>
      </w:r>
      <w:r w:rsidRPr="00EF7566">
        <w:t xml:space="preserve"> situac</w:t>
      </w:r>
      <w:r>
        <w:t>í)</w:t>
      </w:r>
      <w:r>
        <w:br/>
      </w:r>
    </w:p>
    <w:p w14:paraId="35C4E915" w14:textId="77777777" w:rsidR="002C2E73" w:rsidRDefault="002C2E73" w:rsidP="002C2E73">
      <w:pPr>
        <w:pStyle w:val="Bezmezer"/>
      </w:pPr>
      <w:r w:rsidRPr="00DF3308">
        <w:rPr>
          <w:u w:val="single"/>
        </w:rPr>
        <w:t>Změna situace v rodině</w:t>
      </w:r>
      <w:r w:rsidRPr="00EF7566">
        <w:t xml:space="preserve"> </w:t>
      </w:r>
    </w:p>
    <w:p w14:paraId="5E2EA0B8" w14:textId="77777777" w:rsidR="002C2E73" w:rsidRDefault="002C2E73" w:rsidP="002C2E73">
      <w:pPr>
        <w:pStyle w:val="Bezmezer"/>
      </w:pPr>
      <w:r w:rsidRPr="00EF7566">
        <w:t xml:space="preserve">– osobní schůzka </w:t>
      </w:r>
      <w:r>
        <w:t>s </w:t>
      </w:r>
      <w:r w:rsidRPr="00EF7566">
        <w:t>rodiči</w:t>
      </w:r>
      <w:r>
        <w:t xml:space="preserve">, </w:t>
      </w:r>
      <w:r w:rsidRPr="00EF7566">
        <w:t>v případě potřeby doporučit odbornou pomoc – např. dětského psychologa</w:t>
      </w:r>
    </w:p>
    <w:p w14:paraId="3DD8A7BB" w14:textId="77777777" w:rsidR="002C2E73" w:rsidRDefault="002C2E73" w:rsidP="002C2E73">
      <w:pPr>
        <w:pStyle w:val="Bezmezer"/>
        <w:rPr>
          <w:u w:val="single"/>
        </w:rPr>
      </w:pPr>
    </w:p>
    <w:p w14:paraId="3BA7988F" w14:textId="77777777" w:rsidR="002C2E73" w:rsidRDefault="002C2E73" w:rsidP="002C2E73">
      <w:pPr>
        <w:pStyle w:val="Bezmezer"/>
      </w:pPr>
      <w:r w:rsidRPr="00A057A5">
        <w:rPr>
          <w:u w:val="single"/>
        </w:rPr>
        <w:t>Špatná sociální situace</w:t>
      </w:r>
      <w:r w:rsidRPr="00EF7566">
        <w:t xml:space="preserve"> </w:t>
      </w:r>
    </w:p>
    <w:p w14:paraId="279487CF" w14:textId="77777777" w:rsidR="002C2E73" w:rsidRDefault="002C2E73" w:rsidP="002C2E73">
      <w:pPr>
        <w:pStyle w:val="Bezmezer"/>
      </w:pPr>
      <w:r>
        <w:t>-</w:t>
      </w:r>
      <w:r w:rsidRPr="00EF7566">
        <w:t xml:space="preserve">ohlídat, aby se dítě nestalo terčem posměchu </w:t>
      </w:r>
    </w:p>
    <w:p w14:paraId="082ACC38" w14:textId="77777777" w:rsidR="002C2E73" w:rsidRDefault="002C2E73" w:rsidP="002C2E73">
      <w:pPr>
        <w:pStyle w:val="Bezmezer"/>
      </w:pPr>
      <w:r w:rsidRPr="00EF7566">
        <w:t xml:space="preserve">– osobní schůzka </w:t>
      </w:r>
      <w:r>
        <w:t>s </w:t>
      </w:r>
      <w:proofErr w:type="gramStart"/>
      <w:r w:rsidRPr="00EF7566">
        <w:t xml:space="preserve">rodiči </w:t>
      </w:r>
      <w:r>
        <w:t xml:space="preserve">,  </w:t>
      </w:r>
      <w:r w:rsidRPr="00EF7566">
        <w:t>v případě</w:t>
      </w:r>
      <w:proofErr w:type="gramEnd"/>
      <w:r w:rsidRPr="00EF7566">
        <w:t xml:space="preserve"> přetrvávajících problémů kontaktovat příslušný OSPOD</w:t>
      </w:r>
    </w:p>
    <w:p w14:paraId="6CE946C6" w14:textId="77777777" w:rsidR="002C2E73" w:rsidRDefault="002C2E73" w:rsidP="002C2E73">
      <w:pPr>
        <w:pStyle w:val="Bezmezer"/>
      </w:pPr>
    </w:p>
    <w:p w14:paraId="4C4D103E" w14:textId="77777777" w:rsidR="002C2E73" w:rsidRDefault="002C2E73" w:rsidP="002C2E73">
      <w:pPr>
        <w:pStyle w:val="Bezmezer"/>
      </w:pPr>
      <w:r w:rsidRPr="00A057A5">
        <w:rPr>
          <w:u w:val="single"/>
        </w:rPr>
        <w:t>Záškoláctví</w:t>
      </w:r>
      <w:r w:rsidRPr="00EF7566">
        <w:t xml:space="preserve"> </w:t>
      </w:r>
    </w:p>
    <w:p w14:paraId="4374ED2B" w14:textId="77777777" w:rsidR="002C2E73" w:rsidRDefault="002C2E73" w:rsidP="002C2E73">
      <w:pPr>
        <w:pStyle w:val="Bezmezer"/>
      </w:pPr>
      <w:r>
        <w:t>-</w:t>
      </w:r>
      <w:r w:rsidRPr="00EF7566">
        <w:t>porušení školního řádu nepřehlížet</w:t>
      </w:r>
      <w:r>
        <w:t xml:space="preserve">, </w:t>
      </w:r>
      <w:r w:rsidRPr="00EF7566">
        <w:t xml:space="preserve">řešit v souladu se školním řádem </w:t>
      </w:r>
    </w:p>
    <w:p w14:paraId="77BB71DF" w14:textId="77777777" w:rsidR="002C2E73" w:rsidRPr="00EF7566" w:rsidRDefault="002C2E73" w:rsidP="002C2E73">
      <w:pPr>
        <w:pStyle w:val="Bezmezer"/>
      </w:pPr>
      <w:r>
        <w:t>-</w:t>
      </w:r>
      <w:r w:rsidRPr="00EF7566">
        <w:t>důsledné řešení zvýšené omluvené absenc</w:t>
      </w:r>
      <w:r>
        <w:t>e, komunikace s rodiči</w:t>
      </w:r>
    </w:p>
    <w:p w14:paraId="6C4CD898" w14:textId="77777777" w:rsidR="002C2E73" w:rsidRDefault="002C2E73" w:rsidP="001A1ED2">
      <w:pPr>
        <w:jc w:val="center"/>
        <w:rPr>
          <w:b/>
          <w:sz w:val="40"/>
          <w:szCs w:val="40"/>
        </w:rPr>
      </w:pPr>
    </w:p>
    <w:p w14:paraId="5B1E3395" w14:textId="77777777" w:rsidR="002C2E73" w:rsidRDefault="002C2E73" w:rsidP="001A1ED2">
      <w:pPr>
        <w:jc w:val="center"/>
        <w:rPr>
          <w:b/>
          <w:sz w:val="40"/>
          <w:szCs w:val="40"/>
        </w:rPr>
      </w:pPr>
    </w:p>
    <w:p w14:paraId="30ADB86A" w14:textId="77777777" w:rsidR="002C2E73" w:rsidRDefault="002C2E73" w:rsidP="001A1ED2">
      <w:pPr>
        <w:jc w:val="center"/>
        <w:rPr>
          <w:b/>
          <w:sz w:val="40"/>
          <w:szCs w:val="40"/>
        </w:rPr>
      </w:pPr>
    </w:p>
    <w:p w14:paraId="138899D2" w14:textId="77777777" w:rsidR="002C2E73" w:rsidRDefault="002C2E73" w:rsidP="001A1ED2">
      <w:pPr>
        <w:jc w:val="center"/>
        <w:rPr>
          <w:b/>
          <w:sz w:val="40"/>
          <w:szCs w:val="40"/>
        </w:rPr>
      </w:pPr>
    </w:p>
    <w:p w14:paraId="7A81C28F" w14:textId="77777777" w:rsidR="002C2E73" w:rsidRDefault="002C2E73" w:rsidP="001A1ED2">
      <w:pPr>
        <w:jc w:val="center"/>
        <w:rPr>
          <w:b/>
          <w:sz w:val="40"/>
          <w:szCs w:val="40"/>
        </w:rPr>
      </w:pPr>
    </w:p>
    <w:p w14:paraId="5F11EDC5" w14:textId="77777777" w:rsidR="002C2E73" w:rsidRDefault="002C2E73" w:rsidP="001A1ED2">
      <w:pPr>
        <w:jc w:val="center"/>
        <w:rPr>
          <w:b/>
          <w:sz w:val="40"/>
          <w:szCs w:val="40"/>
        </w:rPr>
      </w:pPr>
    </w:p>
    <w:p w14:paraId="4DDB884A" w14:textId="77777777" w:rsidR="002C2E73" w:rsidRDefault="002C2E73" w:rsidP="001A1ED2">
      <w:pPr>
        <w:jc w:val="center"/>
        <w:rPr>
          <w:b/>
          <w:sz w:val="40"/>
          <w:szCs w:val="40"/>
        </w:rPr>
      </w:pPr>
    </w:p>
    <w:p w14:paraId="7A086408" w14:textId="77777777" w:rsidR="002C2E73" w:rsidRDefault="002C2E73" w:rsidP="001A1ED2">
      <w:pPr>
        <w:jc w:val="center"/>
        <w:rPr>
          <w:b/>
          <w:sz w:val="40"/>
          <w:szCs w:val="40"/>
        </w:rPr>
      </w:pPr>
    </w:p>
    <w:p w14:paraId="2EF28F5A" w14:textId="77777777" w:rsidR="002C2E73" w:rsidRDefault="002C2E73" w:rsidP="001A1ED2">
      <w:pPr>
        <w:jc w:val="center"/>
        <w:rPr>
          <w:b/>
          <w:sz w:val="40"/>
          <w:szCs w:val="40"/>
        </w:rPr>
      </w:pPr>
    </w:p>
    <w:p w14:paraId="2A7240B2" w14:textId="77777777" w:rsidR="002C2E73" w:rsidRDefault="002C2E73" w:rsidP="001A1ED2">
      <w:pPr>
        <w:jc w:val="center"/>
        <w:rPr>
          <w:b/>
          <w:sz w:val="40"/>
          <w:szCs w:val="40"/>
        </w:rPr>
      </w:pPr>
    </w:p>
    <w:p w14:paraId="7C28ADB3" w14:textId="77777777" w:rsidR="002C2E73" w:rsidRDefault="002C2E73" w:rsidP="001A1ED2">
      <w:pPr>
        <w:jc w:val="center"/>
        <w:rPr>
          <w:b/>
          <w:sz w:val="40"/>
          <w:szCs w:val="40"/>
        </w:rPr>
      </w:pPr>
    </w:p>
    <w:p w14:paraId="3F9C9F58" w14:textId="77777777" w:rsidR="002C2E73" w:rsidRDefault="002C2E73" w:rsidP="001A1ED2">
      <w:pPr>
        <w:jc w:val="center"/>
        <w:rPr>
          <w:b/>
          <w:sz w:val="40"/>
          <w:szCs w:val="40"/>
        </w:rPr>
      </w:pPr>
    </w:p>
    <w:p w14:paraId="7699BB6C" w14:textId="77777777" w:rsidR="002C2E73" w:rsidRDefault="002C2E73" w:rsidP="001A1ED2">
      <w:pPr>
        <w:jc w:val="center"/>
        <w:rPr>
          <w:b/>
          <w:sz w:val="40"/>
          <w:szCs w:val="40"/>
        </w:rPr>
      </w:pPr>
    </w:p>
    <w:p w14:paraId="02B810E1" w14:textId="77777777" w:rsidR="002C2E73" w:rsidRDefault="002C2E73" w:rsidP="001A1ED2">
      <w:pPr>
        <w:jc w:val="center"/>
        <w:rPr>
          <w:b/>
          <w:sz w:val="40"/>
          <w:szCs w:val="40"/>
        </w:rPr>
      </w:pPr>
    </w:p>
    <w:p w14:paraId="6A6C37EA" w14:textId="77777777" w:rsidR="002C2E73" w:rsidRDefault="002C2E73" w:rsidP="001A1ED2">
      <w:pPr>
        <w:jc w:val="center"/>
        <w:rPr>
          <w:b/>
          <w:sz w:val="40"/>
          <w:szCs w:val="40"/>
        </w:rPr>
      </w:pPr>
    </w:p>
    <w:p w14:paraId="54AA0458" w14:textId="77777777" w:rsidR="002C2E73" w:rsidRDefault="002C2E73" w:rsidP="001A1ED2">
      <w:pPr>
        <w:jc w:val="center"/>
        <w:rPr>
          <w:b/>
          <w:sz w:val="40"/>
          <w:szCs w:val="40"/>
        </w:rPr>
      </w:pPr>
    </w:p>
    <w:p w14:paraId="197589E0" w14:textId="77777777" w:rsidR="002C2E73" w:rsidRDefault="002C2E73" w:rsidP="001A1ED2">
      <w:pPr>
        <w:jc w:val="center"/>
        <w:rPr>
          <w:b/>
          <w:sz w:val="40"/>
          <w:szCs w:val="40"/>
        </w:rPr>
      </w:pPr>
    </w:p>
    <w:p w14:paraId="4D370B0D" w14:textId="77777777" w:rsidR="002C2E73" w:rsidRDefault="002C2E73" w:rsidP="001A1ED2">
      <w:pPr>
        <w:jc w:val="center"/>
        <w:rPr>
          <w:b/>
          <w:sz w:val="40"/>
          <w:szCs w:val="40"/>
        </w:rPr>
      </w:pPr>
    </w:p>
    <w:p w14:paraId="6FDEC4E8" w14:textId="70A69F1E" w:rsidR="00CB5DFF" w:rsidRDefault="00CB5DFF" w:rsidP="001A1ED2">
      <w:pPr>
        <w:jc w:val="center"/>
        <w:rPr>
          <w:b/>
          <w:sz w:val="40"/>
          <w:szCs w:val="40"/>
        </w:rPr>
      </w:pPr>
      <w:bookmarkStart w:id="0" w:name="_GoBack"/>
      <w:bookmarkEnd w:id="0"/>
      <w:r>
        <w:rPr>
          <w:b/>
          <w:sz w:val="40"/>
          <w:szCs w:val="40"/>
        </w:rPr>
        <w:lastRenderedPageBreak/>
        <w:t>Krizový plán školy</w:t>
      </w:r>
    </w:p>
    <w:p w14:paraId="5034EED1" w14:textId="77777777" w:rsidR="00CB5DFF" w:rsidRDefault="00CB5DFF" w:rsidP="00CB5DFF">
      <w:pPr>
        <w:rPr>
          <w:color w:val="000000"/>
          <w:shd w:val="clear" w:color="auto" w:fill="FFFFFF"/>
        </w:rPr>
      </w:pPr>
      <w:r>
        <w:rPr>
          <w:rFonts w:ascii="Trebuchet MS" w:hAnsi="Trebuchet MS"/>
          <w:color w:val="000000"/>
          <w:sz w:val="20"/>
          <w:szCs w:val="20"/>
        </w:rPr>
        <w:br/>
      </w:r>
      <w:r>
        <w:rPr>
          <w:b/>
          <w:color w:val="000000"/>
          <w:u w:val="single"/>
          <w:shd w:val="clear" w:color="auto" w:fill="FFFFFF"/>
        </w:rPr>
        <w:t>1. Oblast prevence užívání návykových látek</w:t>
      </w:r>
      <w:r>
        <w:rPr>
          <w:color w:val="000000"/>
        </w:rPr>
        <w:br/>
      </w:r>
      <w:r>
        <w:rPr>
          <w:color w:val="000000"/>
          <w:shd w:val="clear" w:color="auto" w:fill="FFFFFF"/>
        </w:rPr>
        <w:t>(Zpracováno dle Metodické doporučení k primární prevenci rizikového chování u dětí a mládeže MŠMT č.j.: 21291/2010-28)</w:t>
      </w:r>
      <w:r>
        <w:rPr>
          <w:color w:val="000000"/>
        </w:rPr>
        <w:br/>
      </w:r>
      <w:r>
        <w:rPr>
          <w:color w:val="000000"/>
          <w:shd w:val="clear" w:color="auto" w:fill="FFFFFF"/>
        </w:rPr>
        <w:t>Všem osobám je v prostorách školy zakázáno užívat návykové látky - alkohol, omamné látky, psychotropní látky a ostatní látky způsobilé ovlivnit psychiku člověka nebo jeho ovládací či rozpoznávací schopnosti nebo sociální chování.</w:t>
      </w:r>
      <w:r>
        <w:rPr>
          <w:color w:val="000000"/>
        </w:rPr>
        <w:br/>
      </w:r>
      <w:r>
        <w:rPr>
          <w:color w:val="000000"/>
        </w:rPr>
        <w:br/>
      </w:r>
      <w:r>
        <w:rPr>
          <w:color w:val="000000"/>
          <w:u w:val="single"/>
          <w:shd w:val="clear" w:color="auto" w:fill="FFFFFF"/>
        </w:rPr>
        <w:t>Tabákové výrobky</w:t>
      </w:r>
      <w:r>
        <w:rPr>
          <w:color w:val="000000"/>
        </w:rPr>
        <w:br/>
      </w:r>
      <w:r>
        <w:rPr>
          <w:color w:val="000000"/>
          <w:shd w:val="clear" w:color="auto" w:fill="FFFFFF"/>
        </w:rPr>
        <w:t xml:space="preserve">V prostorách školy, v době vyučování i na všech akcích školou pořádaných platí zákaz kouření. </w:t>
      </w:r>
    </w:p>
    <w:p w14:paraId="19BAAF8E" w14:textId="77777777" w:rsidR="00CB5DFF" w:rsidRDefault="00CB5DFF" w:rsidP="00CB5DFF">
      <w:pPr>
        <w:rPr>
          <w:color w:val="000000"/>
          <w:shd w:val="clear" w:color="auto" w:fill="FFFFFF"/>
        </w:rPr>
      </w:pPr>
      <w:r>
        <w:rPr>
          <w:color w:val="000000"/>
          <w:shd w:val="clear" w:color="auto" w:fill="FFFFFF"/>
        </w:rPr>
        <w:t>1. Při přistižení žáka je primárně nutné mu zabránit v další konzumaci.</w:t>
      </w:r>
      <w:r>
        <w:rPr>
          <w:color w:val="000000"/>
        </w:rPr>
        <w:br/>
      </w:r>
      <w:r>
        <w:rPr>
          <w:color w:val="000000"/>
          <w:shd w:val="clear" w:color="auto" w:fill="FFFFFF"/>
        </w:rPr>
        <w:t>2. Tabákový výrobek je třeba žákovi odebrat a zajistit.</w:t>
      </w:r>
      <w:r>
        <w:rPr>
          <w:color w:val="000000"/>
        </w:rPr>
        <w:br/>
      </w:r>
      <w:r>
        <w:rPr>
          <w:color w:val="000000"/>
          <w:shd w:val="clear" w:color="auto" w:fill="FFFFFF"/>
        </w:rPr>
        <w:t>3. TU nebo jiný pedagogický pracovník sepíše o události stručný záznam (datum, místo, čas, jméno + podpis žáka), v případě, že žák odmítne, uvede tuto skutečnost do zápisu. Záznam založí školní metodik prevence (dále jen MP) do své agendy. Vyrozumí vedení školy.</w:t>
      </w:r>
      <w:r>
        <w:rPr>
          <w:color w:val="000000"/>
        </w:rPr>
        <w:br/>
      </w:r>
      <w:r>
        <w:rPr>
          <w:color w:val="000000"/>
          <w:shd w:val="clear" w:color="auto" w:fill="FFFFFF"/>
        </w:rPr>
        <w:t>4. Třídní učitel informuje zákonného zástupce.</w:t>
      </w:r>
      <w:r>
        <w:rPr>
          <w:color w:val="000000"/>
        </w:rPr>
        <w:br/>
      </w:r>
      <w:r>
        <w:rPr>
          <w:color w:val="000000"/>
          <w:shd w:val="clear" w:color="auto" w:fill="FFFFFF"/>
        </w:rPr>
        <w:t xml:space="preserve">5. Při opakování vyrozumí škola orgán sociálně-právní ochrany dětí (dále jen OSPOD) </w:t>
      </w:r>
      <w:r>
        <w:rPr>
          <w:color w:val="000000"/>
        </w:rPr>
        <w:br/>
      </w:r>
      <w:r>
        <w:rPr>
          <w:color w:val="000000"/>
          <w:shd w:val="clear" w:color="auto" w:fill="FFFFFF"/>
        </w:rPr>
        <w:t>6. Uložení výchovných opatření</w:t>
      </w:r>
    </w:p>
    <w:p w14:paraId="29ED9615" w14:textId="77777777" w:rsidR="00CB5DFF" w:rsidRDefault="00CB5DFF" w:rsidP="00CB5DFF">
      <w:pPr>
        <w:rPr>
          <w:color w:val="000000"/>
          <w:shd w:val="clear" w:color="auto" w:fill="FFFFFF"/>
        </w:rPr>
      </w:pPr>
    </w:p>
    <w:p w14:paraId="1AA35FA6" w14:textId="77777777" w:rsidR="00CB5DFF" w:rsidRDefault="00CB5DFF" w:rsidP="00CB5DFF">
      <w:pPr>
        <w:rPr>
          <w:color w:val="000000"/>
          <w:shd w:val="clear" w:color="auto" w:fill="FFFFFF"/>
        </w:rPr>
      </w:pPr>
      <w:r>
        <w:rPr>
          <w:color w:val="000000"/>
          <w:u w:val="single"/>
          <w:shd w:val="clear" w:color="auto" w:fill="FFFFFF"/>
        </w:rPr>
        <w:t>Alkohol</w:t>
      </w:r>
      <w:r>
        <w:rPr>
          <w:color w:val="000000"/>
          <w:u w:val="single"/>
        </w:rPr>
        <w:br/>
      </w:r>
      <w:r>
        <w:rPr>
          <w:color w:val="000000"/>
          <w:shd w:val="clear" w:color="auto" w:fill="FFFFFF"/>
        </w:rPr>
        <w:t>V prostorách školy, v době vyučování i na všech akcích školou pořádaných platí zákaz konzumace alkoholu.</w:t>
      </w:r>
      <w:r>
        <w:rPr>
          <w:color w:val="000000"/>
        </w:rPr>
        <w:br/>
      </w:r>
      <w:r>
        <w:rPr>
          <w:color w:val="000000"/>
          <w:shd w:val="clear" w:color="auto" w:fill="FFFFFF"/>
        </w:rPr>
        <w:t>1. Při přistižení žáka je primárně nutné mu zabránit v další konzumaci.</w:t>
      </w:r>
      <w:r>
        <w:rPr>
          <w:color w:val="000000"/>
        </w:rPr>
        <w:br/>
      </w:r>
      <w:r>
        <w:rPr>
          <w:color w:val="000000"/>
          <w:shd w:val="clear" w:color="auto" w:fill="FFFFFF"/>
        </w:rPr>
        <w:t>2. Alkohol je třeba odebrat a zajistit.</w:t>
      </w:r>
      <w:r>
        <w:rPr>
          <w:color w:val="000000"/>
        </w:rPr>
        <w:br/>
      </w:r>
      <w:r>
        <w:rPr>
          <w:color w:val="000000"/>
          <w:shd w:val="clear" w:color="auto" w:fill="FFFFFF"/>
        </w:rPr>
        <w:t>3. Pedagogický pracovník posoudí, zda žáku nehrozí nějaké nebezpečí.</w:t>
      </w:r>
      <w:r>
        <w:rPr>
          <w:color w:val="000000"/>
        </w:rPr>
        <w:br/>
      </w:r>
      <w:r>
        <w:rPr>
          <w:color w:val="000000"/>
          <w:shd w:val="clear" w:color="auto" w:fill="FFFFFF"/>
        </w:rPr>
        <w:t>4. V případě, že je ohrožen na zdraví a životě volá lékařskou službu první pomoci (155), informuje okamžitě zákonného zástupce žáka a dohodne se na dalším postupu.</w:t>
      </w:r>
      <w:r>
        <w:rPr>
          <w:color w:val="000000"/>
        </w:rPr>
        <w:br/>
      </w:r>
      <w:r>
        <w:rPr>
          <w:color w:val="000000"/>
          <w:shd w:val="clear" w:color="auto" w:fill="FFFFFF"/>
        </w:rPr>
        <w:t>5. Jestliže nebezpečí nehrozí, sepíše stručný záznam s vyjádřením žáka, (datum, místo, čas, jméno + podpis žáka), v případě, že žák odmítne, uvede tuto skutečnost do zápisu. Záznam založí školní MP do své agendy. Vyrozumí vedení školy.</w:t>
      </w:r>
      <w:r>
        <w:rPr>
          <w:color w:val="000000"/>
        </w:rPr>
        <w:br/>
      </w:r>
      <w:r>
        <w:rPr>
          <w:color w:val="000000"/>
          <w:shd w:val="clear" w:color="auto" w:fill="FFFFFF"/>
        </w:rPr>
        <w:t>6. V případě, že žák není schopný pokračovat ve výuce, vyrozumí škola zákonného zástupce, aby si žáka vyzvedl, protože není zdravotně způsobilý k pobytu ve škole.</w:t>
      </w:r>
      <w:r>
        <w:rPr>
          <w:color w:val="000000"/>
        </w:rPr>
        <w:br/>
      </w:r>
      <w:r>
        <w:rPr>
          <w:color w:val="000000"/>
          <w:shd w:val="clear" w:color="auto" w:fill="FFFFFF"/>
        </w:rPr>
        <w:t>7. V případě nedostupnosti zákonného zástupce, vyrozumí škola OSPOD a vyčká jeho pokynů. Může vyžadovat pomoc.</w:t>
      </w:r>
      <w:r>
        <w:rPr>
          <w:color w:val="000000"/>
        </w:rPr>
        <w:br/>
      </w:r>
      <w:r>
        <w:rPr>
          <w:color w:val="000000"/>
          <w:shd w:val="clear" w:color="auto" w:fill="FFFFFF"/>
        </w:rPr>
        <w:t>8. Zákonnému zástupci škola oznámí konzumaci alkoholu, i když je žák schopen výuky.</w:t>
      </w:r>
      <w:r>
        <w:rPr>
          <w:color w:val="000000"/>
        </w:rPr>
        <w:br/>
      </w:r>
      <w:r>
        <w:rPr>
          <w:color w:val="000000"/>
          <w:shd w:val="clear" w:color="auto" w:fill="FFFFFF"/>
        </w:rPr>
        <w:t>9. Při opakovaní, splní škola oznamovací povinnost k orgánu OSPOD.</w:t>
      </w:r>
      <w:r>
        <w:rPr>
          <w:color w:val="000000"/>
        </w:rPr>
        <w:br/>
      </w:r>
      <w:r>
        <w:rPr>
          <w:color w:val="000000"/>
          <w:shd w:val="clear" w:color="auto" w:fill="FFFFFF"/>
        </w:rPr>
        <w:t>10. Škola v zájmu dítěte informuje jeho zástupce o možnostech odborné pomoci při řešení takové situace a doporučí rodičům, aby vyhledali odborníka.</w:t>
      </w:r>
      <w:r>
        <w:rPr>
          <w:color w:val="000000"/>
        </w:rPr>
        <w:br/>
      </w:r>
      <w:r>
        <w:rPr>
          <w:color w:val="000000"/>
          <w:shd w:val="clear" w:color="auto" w:fill="FFFFFF"/>
        </w:rPr>
        <w:t>11. Výchovná opatření</w:t>
      </w:r>
    </w:p>
    <w:p w14:paraId="089929BE" w14:textId="77777777" w:rsidR="00CB5DFF" w:rsidRDefault="00CB5DFF" w:rsidP="00CB5DFF">
      <w:pPr>
        <w:rPr>
          <w:color w:val="000000"/>
          <w:shd w:val="clear" w:color="auto" w:fill="FFFFFF"/>
        </w:rPr>
      </w:pPr>
    </w:p>
    <w:p w14:paraId="76E3079B" w14:textId="32FDD4A1" w:rsidR="00CB5DFF" w:rsidRDefault="00CB5DFF" w:rsidP="00CB5DFF">
      <w:pPr>
        <w:rPr>
          <w:color w:val="000000"/>
          <w:shd w:val="clear" w:color="auto" w:fill="FFFFFF"/>
        </w:rPr>
      </w:pPr>
      <w:r>
        <w:rPr>
          <w:color w:val="000000"/>
          <w:u w:val="single"/>
          <w:shd w:val="clear" w:color="auto" w:fill="FFFFFF"/>
        </w:rPr>
        <w:t>Nález alkoholu ve škole</w:t>
      </w:r>
      <w:r>
        <w:rPr>
          <w:color w:val="000000"/>
          <w:shd w:val="clear" w:color="auto" w:fill="FFFFFF"/>
        </w:rPr>
        <w:br/>
        <w:t>1. Nález alkoholu v prostorách školy:</w:t>
      </w:r>
      <w:r>
        <w:rPr>
          <w:color w:val="000000"/>
        </w:rPr>
        <w:br/>
      </w:r>
      <w:r>
        <w:rPr>
          <w:color w:val="000000"/>
          <w:shd w:val="clear" w:color="auto" w:fill="FFFFFF"/>
        </w:rPr>
        <w:t>- nepodrobovat žádnému testu ke zjištění jeho chemické struktury</w:t>
      </w:r>
      <w:r>
        <w:rPr>
          <w:color w:val="000000"/>
        </w:rPr>
        <w:br/>
      </w:r>
      <w:r>
        <w:rPr>
          <w:color w:val="000000"/>
          <w:shd w:val="clear" w:color="auto" w:fill="FFFFFF"/>
        </w:rPr>
        <w:t>- oznámit vedení školy</w:t>
      </w:r>
      <w:r>
        <w:rPr>
          <w:color w:val="000000"/>
        </w:rPr>
        <w:br/>
      </w:r>
      <w:r>
        <w:rPr>
          <w:color w:val="000000"/>
          <w:shd w:val="clear" w:color="auto" w:fill="FFFFFF"/>
        </w:rPr>
        <w:t>- uložit u vedení školy pro případ důkazu</w:t>
      </w:r>
      <w:r>
        <w:rPr>
          <w:color w:val="000000"/>
        </w:rPr>
        <w:br/>
      </w:r>
      <w:r>
        <w:rPr>
          <w:color w:val="000000"/>
          <w:shd w:val="clear" w:color="auto" w:fill="FFFFFF"/>
        </w:rPr>
        <w:t xml:space="preserve">- sepsat stručný záznam (TU, MP nebo další </w:t>
      </w:r>
      <w:proofErr w:type="spellStart"/>
      <w:r>
        <w:rPr>
          <w:color w:val="000000"/>
          <w:shd w:val="clear" w:color="auto" w:fill="FFFFFF"/>
        </w:rPr>
        <w:t>prac</w:t>
      </w:r>
      <w:proofErr w:type="spellEnd"/>
      <w:r>
        <w:rPr>
          <w:color w:val="000000"/>
          <w:shd w:val="clear" w:color="auto" w:fill="FFFFFF"/>
        </w:rPr>
        <w:t>. školy), založit do agendy MP</w:t>
      </w:r>
      <w:r>
        <w:rPr>
          <w:color w:val="000000"/>
        </w:rPr>
        <w:br/>
      </w:r>
      <w:r>
        <w:rPr>
          <w:color w:val="000000"/>
          <w:shd w:val="clear" w:color="auto" w:fill="FFFFFF"/>
        </w:rPr>
        <w:t>2. Zadržení alkoholu u žáka:</w:t>
      </w:r>
      <w:r>
        <w:rPr>
          <w:color w:val="000000"/>
        </w:rPr>
        <w:br/>
      </w:r>
      <w:r>
        <w:rPr>
          <w:color w:val="000000"/>
          <w:shd w:val="clear" w:color="auto" w:fill="FFFFFF"/>
        </w:rPr>
        <w:t>- nepodrobovat žádnému testu ke zjištění jeho chemické struktury</w:t>
      </w:r>
      <w:r>
        <w:rPr>
          <w:color w:val="000000"/>
        </w:rPr>
        <w:br/>
      </w:r>
      <w:r>
        <w:rPr>
          <w:color w:val="000000"/>
          <w:shd w:val="clear" w:color="auto" w:fill="FFFFFF"/>
        </w:rPr>
        <w:t>- oznámit vedení školy</w:t>
      </w:r>
      <w:r w:rsidR="007D2DE4">
        <w:rPr>
          <w:color w:val="000000"/>
          <w:shd w:val="clear" w:color="auto" w:fill="FFFFFF"/>
        </w:rPr>
        <w:t>,</w:t>
      </w:r>
      <w:r>
        <w:rPr>
          <w:color w:val="000000"/>
          <w:shd w:val="clear" w:color="auto" w:fill="FFFFFF"/>
        </w:rPr>
        <w:t xml:space="preserve"> uložit u vedení školy pro případ důkazu</w:t>
      </w:r>
      <w:r>
        <w:rPr>
          <w:color w:val="000000"/>
        </w:rPr>
        <w:br/>
      </w:r>
      <w:r>
        <w:rPr>
          <w:color w:val="000000"/>
          <w:shd w:val="clear" w:color="auto" w:fill="FFFFFF"/>
        </w:rPr>
        <w:t>- za přítomnosti MP nebo dalšího pedagoga sepsat stručný záznam (datum, místo, čas, jméno + podpis žáka), v případě, že žák odmítne, uvést toto do zápisu, založit do agendy MP</w:t>
      </w:r>
      <w:r>
        <w:rPr>
          <w:color w:val="000000"/>
        </w:rPr>
        <w:br/>
      </w:r>
      <w:r>
        <w:rPr>
          <w:color w:val="000000"/>
          <w:shd w:val="clear" w:color="auto" w:fill="FFFFFF"/>
        </w:rPr>
        <w:t>- vyrozumět zákonného zástupce, v případě opakování – oznámit OSPOD</w:t>
      </w:r>
      <w:r>
        <w:rPr>
          <w:color w:val="000000"/>
        </w:rPr>
        <w:br/>
      </w:r>
      <w:r>
        <w:rPr>
          <w:color w:val="000000"/>
          <w:shd w:val="clear" w:color="auto" w:fill="FFFFFF"/>
        </w:rPr>
        <w:t>- v případě, že alkohol obsahuje i jiné příměsi, předat tekutinu přivolanému lékaři</w:t>
      </w:r>
      <w:r>
        <w:rPr>
          <w:color w:val="000000"/>
        </w:rPr>
        <w:br/>
      </w:r>
    </w:p>
    <w:p w14:paraId="7EA7BE3D" w14:textId="77777777" w:rsidR="00CB5DFF" w:rsidRDefault="00CB5DFF" w:rsidP="00CB5DFF">
      <w:pPr>
        <w:rPr>
          <w:color w:val="000000"/>
          <w:shd w:val="clear" w:color="auto" w:fill="FFFFFF"/>
        </w:rPr>
      </w:pPr>
      <w:r>
        <w:rPr>
          <w:color w:val="000000"/>
          <w:u w:val="single"/>
          <w:shd w:val="clear" w:color="auto" w:fill="FFFFFF"/>
        </w:rPr>
        <w:lastRenderedPageBreak/>
        <w:t>Omamné a psychotropní látky</w:t>
      </w:r>
      <w:r>
        <w:rPr>
          <w:color w:val="000000"/>
          <w:u w:val="single"/>
        </w:rPr>
        <w:br/>
      </w:r>
      <w:r>
        <w:rPr>
          <w:color w:val="000000"/>
          <w:shd w:val="clear" w:color="auto" w:fill="FFFFFF"/>
        </w:rPr>
        <w:t>V prostorách školy, v době vyučování i na všech akcích školou pořádaných je zakázána výroba, distribuce, přechovávání, šíření i propagace omamných a psychotropních látek. Je zakázáno i navádění k užívání těchto látek a vstup do školy pod vlivem OPL.</w:t>
      </w:r>
      <w:r>
        <w:rPr>
          <w:color w:val="000000"/>
        </w:rPr>
        <w:br/>
      </w:r>
      <w:r>
        <w:rPr>
          <w:color w:val="000000"/>
          <w:shd w:val="clear" w:color="auto" w:fill="FFFFFF"/>
        </w:rPr>
        <w:t>Konzumace OPL ve škole - konzumace = porušení školního řádu</w:t>
      </w:r>
      <w:r>
        <w:rPr>
          <w:color w:val="000000"/>
        </w:rPr>
        <w:br/>
      </w:r>
      <w:r>
        <w:rPr>
          <w:color w:val="000000"/>
          <w:shd w:val="clear" w:color="auto" w:fill="FFFFFF"/>
        </w:rPr>
        <w:t>- konzument je nebezpečný sám sobě, distributor všem</w:t>
      </w:r>
      <w:r>
        <w:rPr>
          <w:rStyle w:val="apple-converted-space"/>
          <w:color w:val="000000"/>
          <w:shd w:val="clear" w:color="auto" w:fill="FFFFFF"/>
        </w:rPr>
        <w:t> </w:t>
      </w:r>
      <w:r>
        <w:rPr>
          <w:color w:val="000000"/>
        </w:rPr>
        <w:br/>
      </w:r>
      <w:r>
        <w:rPr>
          <w:color w:val="000000"/>
          <w:shd w:val="clear" w:color="auto" w:fill="FFFFFF"/>
        </w:rPr>
        <w:t>1. Při přistižení žáka je primárně nutné mu zabránit v další konzumaci.</w:t>
      </w:r>
      <w:r>
        <w:rPr>
          <w:color w:val="000000"/>
        </w:rPr>
        <w:br/>
      </w:r>
      <w:r>
        <w:rPr>
          <w:color w:val="000000"/>
          <w:shd w:val="clear" w:color="auto" w:fill="FFFFFF"/>
        </w:rPr>
        <w:t>2. Návykovou látku odebrat a zajistit ji, aby nedošlo k další konzumaci.</w:t>
      </w:r>
      <w:r>
        <w:rPr>
          <w:color w:val="000000"/>
        </w:rPr>
        <w:br/>
      </w:r>
      <w:r>
        <w:rPr>
          <w:color w:val="000000"/>
          <w:shd w:val="clear" w:color="auto" w:fill="FFFFFF"/>
        </w:rPr>
        <w:t>3. Pedagogický pracovník posoudí, zda žáku nehrozí nějaké nebezpečí.</w:t>
      </w:r>
      <w:r>
        <w:rPr>
          <w:color w:val="000000"/>
        </w:rPr>
        <w:br/>
      </w:r>
      <w:r>
        <w:rPr>
          <w:color w:val="000000"/>
          <w:shd w:val="clear" w:color="auto" w:fill="FFFFFF"/>
        </w:rPr>
        <w:t>4. V případě, že je ohrožen na zdraví a životě volá lékařskou službu první pomoci (155),</w:t>
      </w:r>
      <w:r>
        <w:rPr>
          <w:color w:val="000000"/>
        </w:rPr>
        <w:br/>
      </w:r>
      <w:r>
        <w:rPr>
          <w:color w:val="000000"/>
          <w:shd w:val="clear" w:color="auto" w:fill="FFFFFF"/>
        </w:rPr>
        <w:t>informuje okamžitě zákonného zástupce žáka a dohodne se na dalším postupu.</w:t>
      </w:r>
      <w:r>
        <w:rPr>
          <w:color w:val="000000"/>
        </w:rPr>
        <w:br/>
      </w:r>
      <w:r>
        <w:rPr>
          <w:color w:val="000000"/>
          <w:shd w:val="clear" w:color="auto" w:fill="FFFFFF"/>
        </w:rPr>
        <w:t>5. Jestliže nebezpečí nehrozí, sepíše stručný záznam s vyjádřením žáka, (datum, místo, čas, jméno + podpis žáka), v případě, že žák odmítne, uvede tuto skutečnost do zápisu. Záznam založí školní MP do své agendy. Vyrozumí vedení školy.</w:t>
      </w:r>
      <w:r>
        <w:rPr>
          <w:color w:val="000000"/>
        </w:rPr>
        <w:br/>
      </w:r>
      <w:r>
        <w:rPr>
          <w:color w:val="000000"/>
          <w:shd w:val="clear" w:color="auto" w:fill="FFFFFF"/>
        </w:rPr>
        <w:t>6. V případě, že žák není schopný pokračovat ve výuce, vyrozumí škola zákonného zástupce a vyzve jej, aby si žáka vyzvedl, protože není zdravotně způsobilý k pobytu ve škole.</w:t>
      </w:r>
      <w:r>
        <w:rPr>
          <w:color w:val="000000"/>
        </w:rPr>
        <w:br/>
      </w:r>
      <w:r>
        <w:rPr>
          <w:color w:val="000000"/>
          <w:shd w:val="clear" w:color="auto" w:fill="FFFFFF"/>
        </w:rPr>
        <w:t>7. V případě nedostupnosti zákonného zástupce, vyrozumí škola OSPOD, vyčká jeho pokynů a vyžádá si pomoc.</w:t>
      </w:r>
      <w:r>
        <w:rPr>
          <w:color w:val="000000"/>
        </w:rPr>
        <w:br/>
      </w:r>
      <w:r>
        <w:rPr>
          <w:color w:val="000000"/>
          <w:shd w:val="clear" w:color="auto" w:fill="FFFFFF"/>
        </w:rPr>
        <w:t>8. Zákonnému zástupci škola oznámí konzumaci OPL, i když je žák schopen výuky.</w:t>
      </w:r>
      <w:r>
        <w:rPr>
          <w:color w:val="000000"/>
        </w:rPr>
        <w:br/>
      </w:r>
      <w:r>
        <w:rPr>
          <w:color w:val="000000"/>
          <w:shd w:val="clear" w:color="auto" w:fill="FFFFFF"/>
        </w:rPr>
        <w:t>9. Současně splní škola oznamovací povinnost k orgánu OSPOD.</w:t>
      </w:r>
      <w:r>
        <w:rPr>
          <w:color w:val="000000"/>
        </w:rPr>
        <w:br/>
      </w:r>
      <w:r>
        <w:rPr>
          <w:color w:val="000000"/>
          <w:shd w:val="clear" w:color="auto" w:fill="FFFFFF"/>
        </w:rPr>
        <w:t>10. Škola v zájmu dítěte informuje zák. zástupce o možnostech odborné pomoci při řešení takové situace, doporučí rodičům, aby vyhledali odborníka a informovali se o léčbě. Vysvětlí rodičům nutnost léčby a důležitost motivace.</w:t>
      </w:r>
      <w:r>
        <w:rPr>
          <w:color w:val="000000"/>
        </w:rPr>
        <w:br/>
      </w:r>
      <w:r>
        <w:rPr>
          <w:color w:val="000000"/>
          <w:shd w:val="clear" w:color="auto" w:fill="FFFFFF"/>
        </w:rPr>
        <w:t>11. Výchovná opatření</w:t>
      </w:r>
    </w:p>
    <w:p w14:paraId="043A30F6" w14:textId="77777777" w:rsidR="00CB5DFF" w:rsidRDefault="00CB5DFF" w:rsidP="00CB5DFF">
      <w:pPr>
        <w:rPr>
          <w:color w:val="000000"/>
          <w:shd w:val="clear" w:color="auto" w:fill="FFFFFF"/>
        </w:rPr>
      </w:pPr>
      <w:r>
        <w:rPr>
          <w:color w:val="000000"/>
        </w:rPr>
        <w:br/>
      </w:r>
      <w:r>
        <w:rPr>
          <w:color w:val="000000"/>
          <w:u w:val="single"/>
          <w:shd w:val="clear" w:color="auto" w:fill="FFFFFF"/>
        </w:rPr>
        <w:t>Nález OPL ve škole</w:t>
      </w:r>
      <w:r>
        <w:rPr>
          <w:color w:val="000000"/>
          <w:u w:val="single"/>
        </w:rPr>
        <w:br/>
      </w:r>
      <w:r>
        <w:rPr>
          <w:color w:val="000000"/>
          <w:shd w:val="clear" w:color="auto" w:fill="FFFFFF"/>
        </w:rPr>
        <w:t>1. Nález látky v prostorách školy:</w:t>
      </w:r>
      <w:r>
        <w:rPr>
          <w:rStyle w:val="apple-converted-space"/>
          <w:color w:val="000000"/>
          <w:shd w:val="clear" w:color="auto" w:fill="FFFFFF"/>
        </w:rPr>
        <w:t> </w:t>
      </w:r>
      <w:r>
        <w:rPr>
          <w:color w:val="000000"/>
        </w:rPr>
        <w:br/>
      </w:r>
      <w:r>
        <w:rPr>
          <w:color w:val="000000"/>
          <w:shd w:val="clear" w:color="auto" w:fill="FFFFFF"/>
        </w:rPr>
        <w:t>- nepodrobovat žádnému testu ke zjištění jeho chemické struktury</w:t>
      </w:r>
      <w:r>
        <w:rPr>
          <w:color w:val="000000"/>
        </w:rPr>
        <w:br/>
      </w:r>
      <w:r>
        <w:rPr>
          <w:color w:val="000000"/>
          <w:shd w:val="clear" w:color="auto" w:fill="FFFFFF"/>
        </w:rPr>
        <w:t>- ihned oznámit vedení školy</w:t>
      </w:r>
      <w:r>
        <w:rPr>
          <w:color w:val="000000"/>
        </w:rPr>
        <w:br/>
      </w:r>
      <w:r>
        <w:rPr>
          <w:color w:val="000000"/>
          <w:shd w:val="clear" w:color="auto" w:fill="FFFFFF"/>
        </w:rPr>
        <w:t>- za přítomnosti dalšího pracovníka vložit do obálky, napsat datum, čas a místo nálezu, přelepit, orazítkovat podepsat a uschovat do trezoru</w:t>
      </w:r>
      <w:r>
        <w:rPr>
          <w:color w:val="000000"/>
        </w:rPr>
        <w:br/>
      </w:r>
      <w:r>
        <w:rPr>
          <w:color w:val="000000"/>
          <w:shd w:val="clear" w:color="auto" w:fill="FFFFFF"/>
        </w:rPr>
        <w:t xml:space="preserve">- o nálezu vyrozumět Policii ČR </w:t>
      </w:r>
      <w:r>
        <w:rPr>
          <w:color w:val="000000"/>
        </w:rPr>
        <w:br/>
      </w:r>
      <w:r>
        <w:rPr>
          <w:color w:val="000000"/>
        </w:rPr>
        <w:br/>
      </w:r>
      <w:r>
        <w:rPr>
          <w:color w:val="000000"/>
          <w:shd w:val="clear" w:color="auto" w:fill="FFFFFF"/>
        </w:rPr>
        <w:t>2. Nález látky u žáka:</w:t>
      </w:r>
      <w:r>
        <w:rPr>
          <w:color w:val="000000"/>
        </w:rPr>
        <w:br/>
      </w:r>
      <w:r>
        <w:rPr>
          <w:color w:val="000000"/>
          <w:shd w:val="clear" w:color="auto" w:fill="FFFFFF"/>
        </w:rPr>
        <w:t>- nepodrobovat žádnému testu ke zjištění jeho chemické struktury</w:t>
      </w:r>
      <w:r>
        <w:rPr>
          <w:rStyle w:val="apple-converted-space"/>
          <w:color w:val="000000"/>
          <w:shd w:val="clear" w:color="auto" w:fill="FFFFFF"/>
        </w:rPr>
        <w:t> </w:t>
      </w:r>
      <w:r>
        <w:rPr>
          <w:color w:val="000000"/>
        </w:rPr>
        <w:br/>
      </w:r>
      <w:r>
        <w:rPr>
          <w:color w:val="000000"/>
          <w:shd w:val="clear" w:color="auto" w:fill="FFFFFF"/>
        </w:rPr>
        <w:t>- ihned oznámit vedení školy</w:t>
      </w:r>
      <w:r>
        <w:rPr>
          <w:color w:val="000000"/>
        </w:rPr>
        <w:br/>
      </w:r>
      <w:r>
        <w:rPr>
          <w:color w:val="000000"/>
          <w:shd w:val="clear" w:color="auto" w:fill="FFFFFF"/>
        </w:rPr>
        <w:t>- za přítomnosti ředitele školy (případně zástupce ŘŠ nebo MP) sepsat stručný záznam (datum, místo, čas, jméno + podpis žáka), v případě, že žák odmítne, uvést tuto skutečnost do zápisu, založit do agendy MP</w:t>
      </w:r>
      <w:r>
        <w:rPr>
          <w:rStyle w:val="apple-converted-space"/>
          <w:color w:val="000000"/>
          <w:shd w:val="clear" w:color="auto" w:fill="FFFFFF"/>
        </w:rPr>
        <w:t> </w:t>
      </w:r>
      <w:r>
        <w:rPr>
          <w:color w:val="000000"/>
        </w:rPr>
        <w:br/>
      </w:r>
      <w:r>
        <w:rPr>
          <w:color w:val="000000"/>
          <w:shd w:val="clear" w:color="auto" w:fill="FFFFFF"/>
        </w:rPr>
        <w:t>- v případě, že se látka našla u žáka, který se jí intoxikoval, předat zajištěnou látku přivolanému lékaři</w:t>
      </w:r>
      <w:r>
        <w:rPr>
          <w:color w:val="000000"/>
        </w:rPr>
        <w:br/>
      </w:r>
      <w:r>
        <w:rPr>
          <w:color w:val="000000"/>
        </w:rPr>
        <w:br/>
      </w:r>
    </w:p>
    <w:p w14:paraId="4774F827" w14:textId="77777777" w:rsidR="00CB5DFF" w:rsidRDefault="00CB5DFF" w:rsidP="00CB5DFF">
      <w:pPr>
        <w:rPr>
          <w:b/>
          <w:color w:val="000000"/>
          <w:u w:val="single"/>
          <w:shd w:val="clear" w:color="auto" w:fill="FFFFFF"/>
        </w:rPr>
      </w:pPr>
      <w:r>
        <w:rPr>
          <w:color w:val="000000"/>
          <w:shd w:val="clear" w:color="auto" w:fill="FFFFFF"/>
        </w:rPr>
        <w:t>3. Podezření, že žák má u sebe OPL:</w:t>
      </w:r>
      <w:r>
        <w:rPr>
          <w:color w:val="000000"/>
        </w:rPr>
        <w:br/>
      </w:r>
      <w:r>
        <w:rPr>
          <w:color w:val="000000"/>
          <w:shd w:val="clear" w:color="auto" w:fill="FFFFFF"/>
        </w:rPr>
        <w:t>- vyrozumět Policii ČR, zkonzultovat postup</w:t>
      </w:r>
      <w:r>
        <w:rPr>
          <w:rStyle w:val="apple-converted-space"/>
          <w:color w:val="000000"/>
          <w:shd w:val="clear" w:color="auto" w:fill="FFFFFF"/>
        </w:rPr>
        <w:t> </w:t>
      </w:r>
      <w:r>
        <w:rPr>
          <w:color w:val="000000"/>
        </w:rPr>
        <w:br/>
      </w:r>
      <w:r>
        <w:rPr>
          <w:color w:val="000000"/>
          <w:shd w:val="clear" w:color="auto" w:fill="FFFFFF"/>
        </w:rPr>
        <w:t>- informovat zákonného zástupce</w:t>
      </w:r>
      <w:r>
        <w:rPr>
          <w:color w:val="000000"/>
        </w:rPr>
        <w:br/>
      </w:r>
      <w:r>
        <w:rPr>
          <w:color w:val="000000"/>
          <w:shd w:val="clear" w:color="auto" w:fill="FFFFFF"/>
        </w:rPr>
        <w:t>- žáka izolovat a do příjezdu Policie ČR ho mít pod dohledem</w:t>
      </w:r>
      <w:r>
        <w:rPr>
          <w:color w:val="000000"/>
        </w:rPr>
        <w:br/>
      </w:r>
      <w:r>
        <w:rPr>
          <w:color w:val="000000"/>
          <w:shd w:val="clear" w:color="auto" w:fill="FFFFFF"/>
        </w:rPr>
        <w:t>- v žádném případě neprovádět osobní prohlídku ani prohlídku jeho věcí</w:t>
      </w:r>
      <w:r>
        <w:rPr>
          <w:color w:val="000000"/>
        </w:rPr>
        <w:br/>
      </w:r>
      <w:r>
        <w:rPr>
          <w:color w:val="000000"/>
        </w:rPr>
        <w:br/>
      </w:r>
      <w:r>
        <w:rPr>
          <w:color w:val="000000"/>
          <w:shd w:val="clear" w:color="auto" w:fill="FFFFFF"/>
        </w:rPr>
        <w:t>4. Distribuce OPL ve škole:</w:t>
      </w:r>
      <w:r>
        <w:rPr>
          <w:rStyle w:val="apple-converted-space"/>
          <w:color w:val="000000"/>
          <w:shd w:val="clear" w:color="auto" w:fill="FFFFFF"/>
        </w:rPr>
        <w:t> </w:t>
      </w:r>
      <w:r>
        <w:rPr>
          <w:color w:val="000000"/>
        </w:rPr>
        <w:br/>
      </w:r>
      <w:r>
        <w:rPr>
          <w:color w:val="000000"/>
          <w:shd w:val="clear" w:color="auto" w:fill="FFFFFF"/>
        </w:rPr>
        <w:t>distribuce a šíření = trestný čin</w:t>
      </w:r>
      <w:r>
        <w:rPr>
          <w:color w:val="000000"/>
        </w:rPr>
        <w:br/>
      </w:r>
      <w:r>
        <w:rPr>
          <w:color w:val="000000"/>
          <w:shd w:val="clear" w:color="auto" w:fill="FFFFFF"/>
        </w:rPr>
        <w:t>- vyrozumět Policii ČR, zkonzultovat postup</w:t>
      </w:r>
      <w:r>
        <w:rPr>
          <w:color w:val="000000"/>
        </w:rPr>
        <w:br/>
      </w:r>
      <w:r>
        <w:rPr>
          <w:color w:val="000000"/>
          <w:shd w:val="clear" w:color="auto" w:fill="FFFFFF"/>
        </w:rPr>
        <w:t>- vyrozumět zákonného zástupce a OSPOD</w:t>
      </w:r>
      <w:r>
        <w:rPr>
          <w:color w:val="000000"/>
        </w:rPr>
        <w:br/>
      </w:r>
      <w:r>
        <w:rPr>
          <w:color w:val="000000"/>
        </w:rPr>
        <w:br/>
      </w:r>
    </w:p>
    <w:p w14:paraId="4ED2FFAD" w14:textId="77777777" w:rsidR="007D2DE4" w:rsidRDefault="007D2DE4" w:rsidP="00CB5DFF">
      <w:pPr>
        <w:rPr>
          <w:b/>
          <w:color w:val="000000"/>
          <w:sz w:val="28"/>
          <w:szCs w:val="28"/>
          <w:u w:val="single"/>
          <w:shd w:val="clear" w:color="auto" w:fill="FFFFFF"/>
        </w:rPr>
      </w:pPr>
    </w:p>
    <w:p w14:paraId="0FA76BDD" w14:textId="77777777" w:rsidR="007D2DE4" w:rsidRDefault="007D2DE4" w:rsidP="00CB5DFF">
      <w:pPr>
        <w:rPr>
          <w:b/>
          <w:color w:val="000000"/>
          <w:sz w:val="28"/>
          <w:szCs w:val="28"/>
          <w:u w:val="single"/>
          <w:shd w:val="clear" w:color="auto" w:fill="FFFFFF"/>
        </w:rPr>
      </w:pPr>
    </w:p>
    <w:p w14:paraId="6D60BF24" w14:textId="77777777" w:rsidR="00CB5DFF" w:rsidRDefault="00CB5DFF" w:rsidP="00CB5DFF">
      <w:pPr>
        <w:rPr>
          <w:b/>
          <w:sz w:val="28"/>
          <w:szCs w:val="28"/>
          <w:u w:val="single"/>
        </w:rPr>
      </w:pPr>
      <w:proofErr w:type="gramStart"/>
      <w:r>
        <w:rPr>
          <w:b/>
          <w:color w:val="000000"/>
          <w:sz w:val="28"/>
          <w:szCs w:val="28"/>
          <w:u w:val="single"/>
          <w:shd w:val="clear" w:color="auto" w:fill="FFFFFF"/>
        </w:rPr>
        <w:lastRenderedPageBreak/>
        <w:t>2.</w:t>
      </w:r>
      <w:r>
        <w:rPr>
          <w:b/>
          <w:sz w:val="28"/>
          <w:szCs w:val="28"/>
          <w:u w:val="single"/>
        </w:rPr>
        <w:t>Strategie</w:t>
      </w:r>
      <w:proofErr w:type="gramEnd"/>
      <w:r>
        <w:rPr>
          <w:b/>
          <w:sz w:val="28"/>
          <w:szCs w:val="28"/>
          <w:u w:val="single"/>
        </w:rPr>
        <w:t xml:space="preserve"> proti šikaně</w:t>
      </w:r>
    </w:p>
    <w:p w14:paraId="3391B327" w14:textId="77777777" w:rsidR="00CB5DFF" w:rsidRDefault="00CB5DFF" w:rsidP="00CB5DFF">
      <w:pPr>
        <w:rPr>
          <w:color w:val="000000"/>
          <w:u w:val="single"/>
          <w:shd w:val="clear" w:color="auto" w:fill="FFFFFF"/>
        </w:rPr>
      </w:pPr>
      <w:r>
        <w:rPr>
          <w:color w:val="000000"/>
        </w:rPr>
        <w:br/>
      </w:r>
      <w:r>
        <w:rPr>
          <w:color w:val="000000"/>
          <w:shd w:val="clear" w:color="auto" w:fill="FFFFFF"/>
        </w:rPr>
        <w:t>(Zpracováno dle Metodické doporučení k primární prevenci rizikového chování u dětí a mládeže MŠMT č.j.: 21291/2010-28 a MP MŠMT č.j. 22294/2013-1 k řešení šikanování ve školách a školských zařízení)</w:t>
      </w:r>
      <w:r>
        <w:rPr>
          <w:color w:val="000000"/>
        </w:rPr>
        <w:br/>
      </w:r>
      <w:r>
        <w:rPr>
          <w:color w:val="000000"/>
        </w:rPr>
        <w:br/>
      </w:r>
      <w:r>
        <w:rPr>
          <w:color w:val="000000"/>
          <w:shd w:val="clear" w:color="auto" w:fill="FFFFFF"/>
        </w:rPr>
        <w:t>Šikanování v ZŠ je jakékoliv dlouhodobé chování, jehož záměrem je ublížit jedinci, ohrozit nebo zastrašovat jiného žáka, případně skupinu žáků. Spočívá v cílených a opakovaných útocích. Zahrnuje jak fyzické nebo psychické útoky, tak i slovní útoky realizované přímo nebo prostřednictvím elektronické komunikace (</w:t>
      </w:r>
      <w:proofErr w:type="spellStart"/>
      <w:r>
        <w:rPr>
          <w:color w:val="000000"/>
          <w:shd w:val="clear" w:color="auto" w:fill="FFFFFF"/>
        </w:rPr>
        <w:t>kyberšikana</w:t>
      </w:r>
      <w:proofErr w:type="spellEnd"/>
      <w:r>
        <w:rPr>
          <w:color w:val="000000"/>
          <w:shd w:val="clear" w:color="auto" w:fill="FFFFFF"/>
        </w:rPr>
        <w:t>), poškozování věcí, nápadné přehlížení, ignorování.</w:t>
      </w:r>
      <w:r>
        <w:rPr>
          <w:rStyle w:val="apple-converted-space"/>
          <w:color w:val="000000"/>
          <w:shd w:val="clear" w:color="auto" w:fill="FFFFFF"/>
        </w:rPr>
        <w:t> </w:t>
      </w:r>
      <w:r>
        <w:rPr>
          <w:color w:val="000000"/>
        </w:rPr>
        <w:br/>
      </w:r>
      <w:r>
        <w:rPr>
          <w:color w:val="000000"/>
        </w:rPr>
        <w:br/>
      </w:r>
      <w:r>
        <w:rPr>
          <w:color w:val="000000"/>
          <w:shd w:val="clear" w:color="auto" w:fill="FFFFFF"/>
        </w:rPr>
        <w:t>Nikdo nemá právo druhému žádným způsobem ubližovat. Všem osobám je v prostorách školy zakázáno chovat se výše zmíněným způsobem. Všechny projevy šikanování jsou považovány za hrubé porušení ŠŘ. Každý má právo požádat o pomoc, všichni pracovníci školy jsou povinni tomu věnovat náležitou pozornost.</w:t>
      </w:r>
      <w:r>
        <w:rPr>
          <w:color w:val="000000"/>
        </w:rPr>
        <w:br/>
      </w:r>
    </w:p>
    <w:p w14:paraId="7792A85F" w14:textId="77777777" w:rsidR="00CB5DFF" w:rsidRDefault="00CB5DFF" w:rsidP="00CB5DFF">
      <w:pPr>
        <w:ind w:firstLine="708"/>
      </w:pPr>
      <w:r>
        <w:rPr>
          <w:color w:val="000000"/>
          <w:u w:val="single"/>
          <w:shd w:val="clear" w:color="auto" w:fill="FFFFFF"/>
        </w:rPr>
        <w:t>Řešení počáteční šikany</w:t>
      </w:r>
      <w:r>
        <w:rPr>
          <w:color w:val="000000"/>
        </w:rPr>
        <w:br/>
      </w:r>
      <w:r>
        <w:rPr>
          <w:color w:val="000000"/>
          <w:shd w:val="clear" w:color="auto" w:fill="FFFFFF"/>
        </w:rPr>
        <w:t>1. Pozorovat chování žáků a atmosféru ve třídě, odhadnout závažnost.</w:t>
      </w:r>
      <w:r>
        <w:rPr>
          <w:rStyle w:val="apple-converted-space"/>
          <w:color w:val="000000"/>
          <w:shd w:val="clear" w:color="auto" w:fill="FFFFFF"/>
        </w:rPr>
        <w:t> </w:t>
      </w:r>
      <w:r>
        <w:rPr>
          <w:color w:val="000000"/>
        </w:rPr>
        <w:br/>
      </w:r>
      <w:r>
        <w:rPr>
          <w:color w:val="000000"/>
          <w:shd w:val="clear" w:color="auto" w:fill="FFFFFF"/>
        </w:rPr>
        <w:t>2. Oznámit své podezření vedení školy a MP a domluvit se na jednotném postupu.</w:t>
      </w:r>
      <w:r>
        <w:rPr>
          <w:color w:val="000000"/>
        </w:rPr>
        <w:br/>
      </w:r>
      <w:r>
        <w:rPr>
          <w:color w:val="000000"/>
          <w:shd w:val="clear" w:color="auto" w:fill="FFFFFF"/>
        </w:rPr>
        <w:t>3. Zjistit informace od obětí i spolužáků, pořídit zápis.</w:t>
      </w:r>
      <w:r>
        <w:rPr>
          <w:color w:val="000000"/>
        </w:rPr>
        <w:br/>
      </w:r>
      <w:r>
        <w:rPr>
          <w:color w:val="000000"/>
          <w:shd w:val="clear" w:color="auto" w:fill="FFFFFF"/>
        </w:rPr>
        <w:t>4. Najít vhodné svědky.</w:t>
      </w:r>
      <w:r>
        <w:t xml:space="preserve"> </w:t>
      </w:r>
      <w:r>
        <w:rPr>
          <w:color w:val="000000"/>
        </w:rPr>
        <w:br/>
      </w:r>
      <w:r>
        <w:rPr>
          <w:color w:val="000000"/>
          <w:shd w:val="clear" w:color="auto" w:fill="FFFFFF"/>
        </w:rPr>
        <w:t xml:space="preserve">5. Provést individuální, případně konfrontační rozhovory se svědky, </w:t>
      </w:r>
      <w:r>
        <w:t>kteří na šikanování   upozornili a s oběťmi.</w:t>
      </w:r>
      <w:r>
        <w:rPr>
          <w:color w:val="000000"/>
          <w:shd w:val="clear" w:color="auto" w:fill="FFFFFF"/>
        </w:rPr>
        <w:t xml:space="preserve"> (</w:t>
      </w:r>
      <w:r>
        <w:t xml:space="preserve">(nikoli však konfrontace obětí a agresorů). </w:t>
      </w:r>
    </w:p>
    <w:p w14:paraId="5052301C" w14:textId="77777777" w:rsidR="00CB5DFF" w:rsidRDefault="00CB5DFF" w:rsidP="00CB5DFF">
      <w:r>
        <w:rPr>
          <w:color w:val="000000"/>
          <w:shd w:val="clear" w:color="auto" w:fill="FFFFFF"/>
        </w:rPr>
        <w:t xml:space="preserve">6. </w:t>
      </w:r>
      <w:r>
        <w:t>Zajištění ochrany obětem</w:t>
      </w:r>
      <w:r>
        <w:rPr>
          <w:color w:val="000000"/>
          <w:shd w:val="clear" w:color="auto" w:fill="FFFFFF"/>
        </w:rPr>
        <w:t xml:space="preserve"> šikany.</w:t>
      </w:r>
      <w:r>
        <w:rPr>
          <w:color w:val="000000"/>
        </w:rPr>
        <w:br/>
      </w:r>
      <w:r>
        <w:rPr>
          <w:color w:val="000000"/>
          <w:shd w:val="clear" w:color="auto" w:fill="FFFFFF"/>
        </w:rPr>
        <w:t>7. Provést rozhovor s agresory, případně konfrontaci mezi nimi, pořídit zápis.</w:t>
      </w:r>
      <w:r>
        <w:rPr>
          <w:color w:val="000000"/>
        </w:rPr>
        <w:br/>
      </w:r>
      <w:r>
        <w:rPr>
          <w:color w:val="000000"/>
          <w:shd w:val="clear" w:color="auto" w:fill="FFFFFF"/>
        </w:rPr>
        <w:t>8. Informovat rodiče oběti i agresora.</w:t>
      </w:r>
      <w:r>
        <w:rPr>
          <w:rStyle w:val="apple-converted-space"/>
          <w:color w:val="000000"/>
          <w:shd w:val="clear" w:color="auto" w:fill="FFFFFF"/>
        </w:rPr>
        <w:t> </w:t>
      </w:r>
      <w:r>
        <w:rPr>
          <w:color w:val="000000"/>
        </w:rPr>
        <w:br/>
      </w:r>
      <w:r>
        <w:rPr>
          <w:color w:val="000000"/>
          <w:shd w:val="clear" w:color="auto" w:fill="FFFFFF"/>
        </w:rPr>
        <w:t>9. Informovat zřizovatele.</w:t>
      </w:r>
      <w:r>
        <w:rPr>
          <w:color w:val="000000"/>
        </w:rPr>
        <w:br/>
      </w:r>
      <w:r>
        <w:rPr>
          <w:color w:val="000000"/>
          <w:shd w:val="clear" w:color="auto" w:fill="FFFFFF"/>
        </w:rPr>
        <w:t>11. Svolat výchovnou komisi. Řešit problém v pedagogické radě.</w:t>
      </w:r>
      <w:r>
        <w:rPr>
          <w:rStyle w:val="apple-converted-space"/>
          <w:color w:val="000000"/>
          <w:shd w:val="clear" w:color="auto" w:fill="FFFFFF"/>
        </w:rPr>
        <w:t> </w:t>
      </w:r>
      <w:r>
        <w:rPr>
          <w:color w:val="000000"/>
        </w:rPr>
        <w:br/>
      </w:r>
      <w:r>
        <w:rPr>
          <w:color w:val="000000"/>
          <w:shd w:val="clear" w:color="auto" w:fill="FFFFFF"/>
        </w:rPr>
        <w:t>12. Rozebrat situaci se třídou, dále sledovat a pracovat se vztahy.</w:t>
      </w:r>
      <w:r>
        <w:rPr>
          <w:color w:val="000000"/>
        </w:rPr>
        <w:br/>
      </w:r>
      <w:r>
        <w:rPr>
          <w:color w:val="000000"/>
          <w:shd w:val="clear" w:color="auto" w:fill="FFFFFF"/>
        </w:rPr>
        <w:t>13. Informovat zák. zástupce oběti šikanování o možnostech odborné pomoci při řešení takové situace, nabídnout psychoterapeutickou péči PPP nebo jiného poradenského zařízení.</w:t>
      </w:r>
      <w:r>
        <w:rPr>
          <w:color w:val="000000"/>
        </w:rPr>
        <w:br/>
      </w:r>
      <w:r>
        <w:rPr>
          <w:color w:val="000000"/>
          <w:shd w:val="clear" w:color="auto" w:fill="FFFFFF"/>
        </w:rPr>
        <w:t xml:space="preserve">14. Výchovná opatření pro agresory: </w:t>
      </w:r>
      <w:r>
        <w:rPr>
          <w:color w:val="000000"/>
        </w:rPr>
        <w:br/>
      </w:r>
      <w:r>
        <w:rPr>
          <w:color w:val="000000"/>
          <w:shd w:val="clear" w:color="auto" w:fill="FFFFFF"/>
        </w:rPr>
        <w:t>- pokárání, napomenutí, důtka TU, důtka ŘŠ</w:t>
      </w:r>
      <w:r>
        <w:rPr>
          <w:color w:val="000000"/>
        </w:rPr>
        <w:br/>
      </w:r>
      <w:r>
        <w:rPr>
          <w:color w:val="000000"/>
          <w:shd w:val="clear" w:color="auto" w:fill="FFFFFF"/>
        </w:rPr>
        <w:t>- snížení známky z chování</w:t>
      </w:r>
      <w:r>
        <w:rPr>
          <w:color w:val="000000"/>
        </w:rPr>
        <w:br/>
      </w:r>
      <w:r>
        <w:rPr>
          <w:color w:val="000000"/>
          <w:shd w:val="clear" w:color="auto" w:fill="FFFFFF"/>
        </w:rPr>
        <w:t>- doporučení rodičům obětí i agresorů návštěvy v ambulantním oddělení SVP pro děti a mládež nebo v obdobných organizacích</w:t>
      </w:r>
      <w:r>
        <w:rPr>
          <w:color w:val="000000"/>
        </w:rPr>
        <w:br/>
      </w:r>
    </w:p>
    <w:p w14:paraId="050CDBA1" w14:textId="77777777" w:rsidR="00CB5DFF" w:rsidRDefault="00CB5DFF" w:rsidP="00CB5DFF">
      <w:pPr>
        <w:rPr>
          <w:color w:val="000000"/>
          <w:shd w:val="clear" w:color="auto" w:fill="FFFFFF"/>
        </w:rPr>
      </w:pPr>
      <w:r>
        <w:rPr>
          <w:color w:val="000000"/>
          <w:u w:val="single"/>
          <w:shd w:val="clear" w:color="auto" w:fill="FFFFFF"/>
        </w:rPr>
        <w:t>V mimořádných případech:</w:t>
      </w:r>
      <w:r>
        <w:rPr>
          <w:color w:val="000000"/>
        </w:rPr>
        <w:br/>
      </w:r>
      <w:r>
        <w:rPr>
          <w:color w:val="000000"/>
          <w:shd w:val="clear" w:color="auto" w:fill="FFFFFF"/>
        </w:rPr>
        <w:t>- doporučení rodičům na dobrovolné umístění dítěte do pobytového oddělení SVP,</w:t>
      </w:r>
      <w:r>
        <w:rPr>
          <w:color w:val="000000"/>
        </w:rPr>
        <w:br/>
      </w:r>
      <w:r>
        <w:rPr>
          <w:color w:val="000000"/>
          <w:shd w:val="clear" w:color="auto" w:fill="FFFFFF"/>
        </w:rPr>
        <w:t>případně DÚ</w:t>
      </w:r>
      <w:r>
        <w:rPr>
          <w:color w:val="000000"/>
        </w:rPr>
        <w:br/>
      </w:r>
      <w:r>
        <w:rPr>
          <w:color w:val="000000"/>
          <w:shd w:val="clear" w:color="auto" w:fill="FFFFFF"/>
        </w:rPr>
        <w:t>- podání návrhu OSPOD k zahájení práce s rodinou, případně k zahájení řízení o nařízení předběžného opatření či ústavní výchovy s následným umístěním v DÚ</w:t>
      </w:r>
      <w:r>
        <w:rPr>
          <w:color w:val="000000"/>
        </w:rPr>
        <w:br/>
      </w:r>
      <w:r>
        <w:rPr>
          <w:color w:val="000000"/>
          <w:shd w:val="clear" w:color="auto" w:fill="FFFFFF"/>
        </w:rPr>
        <w:t>- vyrozumění Police ČR</w:t>
      </w:r>
      <w:r>
        <w:rPr>
          <w:color w:val="000000"/>
        </w:rPr>
        <w:br/>
      </w:r>
      <w:r>
        <w:rPr>
          <w:color w:val="000000"/>
        </w:rPr>
        <w:br/>
      </w:r>
      <w:r>
        <w:rPr>
          <w:color w:val="000000"/>
          <w:u w:val="single"/>
          <w:shd w:val="clear" w:color="auto" w:fill="FFFFFF"/>
        </w:rPr>
        <w:t>Řešení pokročilé šikany</w:t>
      </w:r>
      <w:r>
        <w:rPr>
          <w:rStyle w:val="apple-converted-space"/>
          <w:color w:val="000000"/>
          <w:shd w:val="clear" w:color="auto" w:fill="FFFFFF"/>
        </w:rPr>
        <w:t> </w:t>
      </w:r>
      <w:r>
        <w:rPr>
          <w:color w:val="000000"/>
          <w:u w:val="single"/>
        </w:rPr>
        <w:br/>
      </w:r>
      <w:r>
        <w:rPr>
          <w:color w:val="000000"/>
          <w:shd w:val="clear" w:color="auto" w:fill="FFFFFF"/>
        </w:rPr>
        <w:t>– výbuch skupinového násilí vůči oběti, tzv. třídního lynčování</w:t>
      </w:r>
      <w:r>
        <w:rPr>
          <w:color w:val="000000"/>
        </w:rPr>
        <w:br/>
      </w:r>
      <w:r>
        <w:rPr>
          <w:color w:val="000000"/>
          <w:shd w:val="clear" w:color="auto" w:fill="FFFFFF"/>
        </w:rPr>
        <w:t>1. Překonat šok, odhadnout závažnost a formu šikany.</w:t>
      </w:r>
      <w:r>
        <w:rPr>
          <w:color w:val="000000"/>
        </w:rPr>
        <w:br/>
      </w:r>
      <w:r>
        <w:rPr>
          <w:color w:val="000000"/>
          <w:shd w:val="clear" w:color="auto" w:fill="FFFFFF"/>
        </w:rPr>
        <w:t>2. Bezprostředně zachránit oběť, zastavit násilí.</w:t>
      </w:r>
      <w:r>
        <w:rPr>
          <w:rStyle w:val="apple-converted-space"/>
          <w:color w:val="000000"/>
          <w:shd w:val="clear" w:color="auto" w:fill="FFFFFF"/>
        </w:rPr>
        <w:t> </w:t>
      </w:r>
      <w:r>
        <w:rPr>
          <w:color w:val="000000"/>
        </w:rPr>
        <w:br/>
      </w:r>
      <w:r>
        <w:rPr>
          <w:color w:val="000000"/>
          <w:shd w:val="clear" w:color="auto" w:fill="FFFFFF"/>
        </w:rPr>
        <w:t>3. Zabránit domluvě agresorů na křivé výpovědi.</w:t>
      </w:r>
      <w:r>
        <w:rPr>
          <w:color w:val="000000"/>
        </w:rPr>
        <w:br/>
      </w:r>
      <w:r>
        <w:rPr>
          <w:color w:val="000000"/>
          <w:shd w:val="clear" w:color="auto" w:fill="FFFFFF"/>
        </w:rPr>
        <w:t>4. Pokračovat v pomoci a podpoře oběti (přivolat lékaře).</w:t>
      </w:r>
      <w:r>
        <w:rPr>
          <w:color w:val="000000"/>
        </w:rPr>
        <w:br/>
      </w:r>
      <w:r>
        <w:rPr>
          <w:color w:val="000000"/>
          <w:shd w:val="clear" w:color="auto" w:fill="FFFFFF"/>
        </w:rPr>
        <w:t>5. Nahlásit situaci vedení školy, MP. Domluvit se na spolupráci pedagogických pracovníků při vyšetřování.</w:t>
      </w:r>
      <w:r>
        <w:rPr>
          <w:color w:val="000000"/>
        </w:rPr>
        <w:br/>
      </w:r>
      <w:r>
        <w:rPr>
          <w:color w:val="000000"/>
          <w:shd w:val="clear" w:color="auto" w:fill="FFFFFF"/>
        </w:rPr>
        <w:t>6. Oznámit situaci Policii ČR, OSPOD, požádat je o pomoc při řešení.</w:t>
      </w:r>
      <w:r>
        <w:rPr>
          <w:color w:val="000000"/>
        </w:rPr>
        <w:br/>
      </w:r>
      <w:r>
        <w:rPr>
          <w:color w:val="000000"/>
          <w:shd w:val="clear" w:color="auto" w:fill="FFFFFF"/>
        </w:rPr>
        <w:t>7. Informovat rodiče oběti i agresora.</w:t>
      </w:r>
      <w:r>
        <w:rPr>
          <w:color w:val="000000"/>
        </w:rPr>
        <w:br/>
      </w:r>
      <w:r>
        <w:rPr>
          <w:color w:val="000000"/>
          <w:shd w:val="clear" w:color="auto" w:fill="FFFFFF"/>
        </w:rPr>
        <w:t>8. Zahájit vlastní vyšetřování.</w:t>
      </w:r>
      <w:r>
        <w:rPr>
          <w:rStyle w:val="apple-converted-space"/>
          <w:color w:val="000000"/>
          <w:shd w:val="clear" w:color="auto" w:fill="FFFFFF"/>
        </w:rPr>
        <w:t> </w:t>
      </w:r>
      <w:r>
        <w:rPr>
          <w:color w:val="000000"/>
        </w:rPr>
        <w:br/>
      </w:r>
      <w:r>
        <w:rPr>
          <w:color w:val="000000"/>
          <w:shd w:val="clear" w:color="auto" w:fill="FFFFFF"/>
        </w:rPr>
        <w:t>9. Informovat zřizovatele.</w:t>
      </w:r>
      <w:r>
        <w:rPr>
          <w:color w:val="000000"/>
        </w:rPr>
        <w:br/>
      </w:r>
      <w:r>
        <w:rPr>
          <w:color w:val="000000"/>
          <w:shd w:val="clear" w:color="auto" w:fill="FFFFFF"/>
        </w:rPr>
        <w:t xml:space="preserve">10. Navázat kontakt se specialistou na šikanování </w:t>
      </w:r>
      <w:r>
        <w:rPr>
          <w:color w:val="000000"/>
        </w:rPr>
        <w:br/>
      </w:r>
      <w:r>
        <w:rPr>
          <w:color w:val="000000"/>
          <w:shd w:val="clear" w:color="auto" w:fill="FFFFFF"/>
        </w:rPr>
        <w:t>11. Svolat výchovnou komisi. Řešit problém v pedagogické radě.</w:t>
      </w:r>
      <w:r>
        <w:rPr>
          <w:color w:val="000000"/>
        </w:rPr>
        <w:br/>
      </w:r>
      <w:r>
        <w:rPr>
          <w:color w:val="000000"/>
          <w:shd w:val="clear" w:color="auto" w:fill="FFFFFF"/>
        </w:rPr>
        <w:lastRenderedPageBreak/>
        <w:t>12. Rozebrat situaci se třídou, dále sledovat a pracovat se vztahy.</w:t>
      </w:r>
      <w:r>
        <w:rPr>
          <w:color w:val="000000"/>
        </w:rPr>
        <w:br/>
      </w:r>
      <w:r>
        <w:rPr>
          <w:color w:val="000000"/>
          <w:shd w:val="clear" w:color="auto" w:fill="FFFFFF"/>
        </w:rPr>
        <w:t>13. Informovat zák. zástupce oběti šikanování o možnostech odborné pomoci při řešení takové situace, nabídnout psychoterapeutickou péči PPP nebo jiného poradenského zařízení.</w:t>
      </w:r>
      <w:r>
        <w:rPr>
          <w:color w:val="000000"/>
        </w:rPr>
        <w:br/>
      </w:r>
      <w:r>
        <w:rPr>
          <w:color w:val="000000"/>
          <w:shd w:val="clear" w:color="auto" w:fill="FFFFFF"/>
        </w:rPr>
        <w:t xml:space="preserve">14. Výchovná opatření pro agresory: </w:t>
      </w:r>
      <w:r>
        <w:rPr>
          <w:color w:val="000000"/>
        </w:rPr>
        <w:br/>
      </w:r>
      <w:r>
        <w:rPr>
          <w:color w:val="000000"/>
          <w:shd w:val="clear" w:color="auto" w:fill="FFFFFF"/>
        </w:rPr>
        <w:t>- napomenutí, důtka TU, důtka ŘŠ</w:t>
      </w:r>
      <w:r>
        <w:rPr>
          <w:color w:val="000000"/>
        </w:rPr>
        <w:br/>
      </w:r>
      <w:r>
        <w:rPr>
          <w:color w:val="000000"/>
          <w:shd w:val="clear" w:color="auto" w:fill="FFFFFF"/>
        </w:rPr>
        <w:t>- snížení známky z chování</w:t>
      </w:r>
      <w:r>
        <w:rPr>
          <w:color w:val="000000"/>
        </w:rPr>
        <w:br/>
      </w:r>
      <w:r>
        <w:rPr>
          <w:color w:val="000000"/>
          <w:shd w:val="clear" w:color="auto" w:fill="FFFFFF"/>
        </w:rPr>
        <w:t>- doporučení rodičům obětí i agresorů návštěvy v ambulantním oddělení SVP pro děti a mládež nebo v obdobných organizacích</w:t>
      </w:r>
      <w:r>
        <w:rPr>
          <w:color w:val="000000"/>
        </w:rPr>
        <w:br/>
      </w:r>
      <w:r>
        <w:rPr>
          <w:color w:val="000000"/>
          <w:shd w:val="clear" w:color="auto" w:fill="FFFFFF"/>
        </w:rPr>
        <w:t>V mimořádných případech:</w:t>
      </w:r>
      <w:r>
        <w:rPr>
          <w:color w:val="000000"/>
        </w:rPr>
        <w:br/>
      </w:r>
      <w:r>
        <w:rPr>
          <w:color w:val="000000"/>
          <w:shd w:val="clear" w:color="auto" w:fill="FFFFFF"/>
        </w:rPr>
        <w:t>- doporučení rodičům na dobrovolné umístění dítěte do pobytového oddělení SVP,</w:t>
      </w:r>
      <w:r>
        <w:rPr>
          <w:color w:val="000000"/>
        </w:rPr>
        <w:br/>
      </w:r>
      <w:r>
        <w:rPr>
          <w:color w:val="000000"/>
          <w:shd w:val="clear" w:color="auto" w:fill="FFFFFF"/>
        </w:rPr>
        <w:t>případně DÚ</w:t>
      </w:r>
      <w:r>
        <w:rPr>
          <w:color w:val="000000"/>
        </w:rPr>
        <w:br/>
      </w:r>
      <w:r>
        <w:rPr>
          <w:color w:val="000000"/>
          <w:shd w:val="clear" w:color="auto" w:fill="FFFFFF"/>
        </w:rPr>
        <w:t>- podání návrhu OSPOD k zahájení práce s rodinou, případně k zahájení řízení o nařízení předběžného opatření či ústavní výchovy s následným umístěním v DÚ</w:t>
      </w:r>
      <w:r>
        <w:rPr>
          <w:color w:val="000000"/>
        </w:rPr>
        <w:br/>
      </w:r>
      <w:r>
        <w:rPr>
          <w:color w:val="000000"/>
          <w:shd w:val="clear" w:color="auto" w:fill="FFFFFF"/>
        </w:rPr>
        <w:t>- individuální výchovný plán pro agresora</w:t>
      </w:r>
      <w:r>
        <w:rPr>
          <w:color w:val="000000"/>
        </w:rPr>
        <w:br/>
      </w:r>
      <w:r>
        <w:rPr>
          <w:color w:val="000000"/>
        </w:rPr>
        <w:br/>
      </w:r>
      <w:r>
        <w:rPr>
          <w:color w:val="000000"/>
          <w:u w:val="single"/>
          <w:shd w:val="clear" w:color="auto" w:fill="FFFFFF"/>
        </w:rPr>
        <w:t>Spolupráce školy s rodiči</w:t>
      </w:r>
      <w:r>
        <w:rPr>
          <w:color w:val="000000"/>
          <w:shd w:val="clear" w:color="auto" w:fill="FFFFFF"/>
        </w:rPr>
        <w:br/>
        <w:t>1. Informovat rodiče na třídních schůzkách o problematice šikany - MP a třídní učitelé.</w:t>
      </w:r>
      <w:r>
        <w:rPr>
          <w:color w:val="000000"/>
        </w:rPr>
        <w:br/>
      </w:r>
      <w:r>
        <w:rPr>
          <w:color w:val="000000"/>
          <w:shd w:val="clear" w:color="auto" w:fill="FFFFFF"/>
        </w:rPr>
        <w:t>2. Prokazatelně seznámit rodiče s Metodickým pokynem prevence šikany (Krizovým plánem, MPP, Školním plánem proti šikanování) a se Školním řádem.</w:t>
      </w:r>
      <w:r>
        <w:rPr>
          <w:color w:val="000000"/>
        </w:rPr>
        <w:br/>
      </w:r>
      <w:r>
        <w:rPr>
          <w:color w:val="000000"/>
          <w:shd w:val="clear" w:color="auto" w:fill="FFFFFF"/>
        </w:rPr>
        <w:t>3. Doporučit rodině, aby si všímala možných náznaků šikany a nabídnout jim pomoc.</w:t>
      </w:r>
      <w:r>
        <w:rPr>
          <w:color w:val="000000"/>
        </w:rPr>
        <w:br/>
      </w:r>
      <w:r>
        <w:rPr>
          <w:color w:val="000000"/>
          <w:shd w:val="clear" w:color="auto" w:fill="FFFFFF"/>
        </w:rPr>
        <w:t>4. Při podezření na šikanování jednat s rodiči oběti i agresora.</w:t>
      </w:r>
      <w:r>
        <w:rPr>
          <w:color w:val="000000"/>
        </w:rPr>
        <w:br/>
      </w:r>
      <w:r>
        <w:rPr>
          <w:color w:val="000000"/>
          <w:shd w:val="clear" w:color="auto" w:fill="FFFFFF"/>
        </w:rPr>
        <w:t>5. Zachovat taktní přístup a důvěrnost informací.</w:t>
      </w:r>
      <w:r>
        <w:rPr>
          <w:color w:val="000000"/>
        </w:rPr>
        <w:br/>
      </w:r>
      <w:r>
        <w:rPr>
          <w:color w:val="000000"/>
          <w:shd w:val="clear" w:color="auto" w:fill="FFFFFF"/>
        </w:rPr>
        <w:t>6. Doporučit rodičům možnost porady s psychologem.</w:t>
      </w:r>
      <w:r>
        <w:rPr>
          <w:color w:val="000000"/>
        </w:rPr>
        <w:br/>
      </w:r>
      <w:r>
        <w:rPr>
          <w:color w:val="000000"/>
          <w:shd w:val="clear" w:color="auto" w:fill="FFFFFF"/>
        </w:rPr>
        <w:t>7. Zpřístupnit informace pro rodiče o příznacích šikanování a kontaktech při vyhledávání pomoci na webových stránkách školy a na informačním panelu ve vestibulu školy.</w:t>
      </w:r>
    </w:p>
    <w:p w14:paraId="11BFCD17" w14:textId="77777777" w:rsidR="007D2DE4" w:rsidRDefault="007D2DE4" w:rsidP="00CB5DFF">
      <w:pPr>
        <w:spacing w:before="120" w:line="276" w:lineRule="auto"/>
        <w:jc w:val="both"/>
        <w:rPr>
          <w:b/>
          <w:bCs/>
          <w:u w:val="single"/>
          <w:lang w:eastAsia="en-US"/>
        </w:rPr>
      </w:pPr>
    </w:p>
    <w:p w14:paraId="6610EAEE" w14:textId="77777777" w:rsidR="00CB5DFF" w:rsidRDefault="00CB5DFF" w:rsidP="00CB5DFF">
      <w:pPr>
        <w:spacing w:before="120" w:line="276" w:lineRule="auto"/>
        <w:jc w:val="both"/>
        <w:rPr>
          <w:b/>
          <w:bCs/>
          <w:u w:val="single"/>
          <w:lang w:eastAsia="en-US"/>
        </w:rPr>
      </w:pPr>
      <w:r>
        <w:rPr>
          <w:b/>
          <w:bCs/>
          <w:u w:val="single"/>
          <w:lang w:eastAsia="en-US"/>
        </w:rPr>
        <w:t>3. Strategie proti záškoláctví</w:t>
      </w:r>
    </w:p>
    <w:p w14:paraId="3211A40C" w14:textId="77777777" w:rsidR="00CB5DFF" w:rsidRDefault="00CB5DFF" w:rsidP="00CB5DFF">
      <w:pPr>
        <w:widowControl w:val="0"/>
        <w:autoSpaceDE w:val="0"/>
        <w:autoSpaceDN w:val="0"/>
        <w:adjustRightInd w:val="0"/>
        <w:spacing w:line="276" w:lineRule="auto"/>
        <w:jc w:val="both"/>
        <w:rPr>
          <w:b/>
          <w:lang w:eastAsia="en-US"/>
        </w:rPr>
      </w:pPr>
      <w:r>
        <w:rPr>
          <w:b/>
          <w:lang w:eastAsia="en-US"/>
        </w:rPr>
        <w:t>a) První kontakt se zákonným zástupcem při absenci žáka</w:t>
      </w:r>
    </w:p>
    <w:p w14:paraId="69CF364D" w14:textId="77777777" w:rsidR="00CB5DFF" w:rsidRDefault="00CB5DFF" w:rsidP="00CB5DFF">
      <w:pPr>
        <w:widowControl w:val="0"/>
        <w:autoSpaceDE w:val="0"/>
        <w:autoSpaceDN w:val="0"/>
        <w:adjustRightInd w:val="0"/>
        <w:spacing w:line="276" w:lineRule="auto"/>
        <w:jc w:val="both"/>
        <w:rPr>
          <w:lang w:eastAsia="en-US"/>
        </w:rPr>
      </w:pPr>
      <w:r>
        <w:rPr>
          <w:lang w:eastAsia="en-US"/>
        </w:rPr>
        <w:t>Při neomluvené absenci v rozsahu alespoň jedné vyučovací hodiny</w:t>
      </w:r>
      <w:r>
        <w:rPr>
          <w:b/>
          <w:lang w:eastAsia="en-US"/>
        </w:rPr>
        <w:t xml:space="preserve"> </w:t>
      </w:r>
      <w:r>
        <w:rPr>
          <w:lang w:eastAsia="en-US"/>
        </w:rPr>
        <w:t xml:space="preserve">třídní učitel eviduje nepřítomnost a </w:t>
      </w:r>
      <w:r>
        <w:rPr>
          <w:b/>
          <w:lang w:eastAsia="en-US"/>
        </w:rPr>
        <w:t>vyčká</w:t>
      </w:r>
      <w:r>
        <w:rPr>
          <w:lang w:eastAsia="en-US"/>
        </w:rPr>
        <w:t>, zda zákonný zástupce žáka omluví a doloží důvody jeho nepřítomnosti ve vyučování do 3 kalendářních dnů od počátku nepřítomnosti (§ 50 odst. 1 a § 67 odst. 1 školského zákona), za podmínek stanovených školním řádem.</w:t>
      </w:r>
    </w:p>
    <w:p w14:paraId="4D630EEC" w14:textId="77777777" w:rsidR="00CB5DFF" w:rsidRDefault="00CB5DFF" w:rsidP="00CB5DFF">
      <w:pPr>
        <w:widowControl w:val="0"/>
        <w:autoSpaceDE w:val="0"/>
        <w:autoSpaceDN w:val="0"/>
        <w:adjustRightInd w:val="0"/>
        <w:spacing w:before="120" w:line="276" w:lineRule="auto"/>
        <w:jc w:val="both"/>
        <w:rPr>
          <w:lang w:eastAsia="en-US"/>
        </w:rPr>
      </w:pPr>
      <w:r>
        <w:rPr>
          <w:lang w:eastAsia="en-US"/>
        </w:rPr>
        <w:t xml:space="preserve">Třídní učitel </w:t>
      </w:r>
      <w:r>
        <w:rPr>
          <w:b/>
          <w:lang w:eastAsia="en-US"/>
        </w:rPr>
        <w:t>upomíná</w:t>
      </w:r>
      <w:r>
        <w:rPr>
          <w:lang w:eastAsia="en-US"/>
        </w:rPr>
        <w:t xml:space="preserve"> zákonného zástupce žáka k doložení důvodu nepřítomnosti žáka vhodným způsobem.</w:t>
      </w:r>
    </w:p>
    <w:p w14:paraId="6C40639A" w14:textId="77777777" w:rsidR="00CB5DFF" w:rsidRDefault="00CB5DFF" w:rsidP="00CB5DFF">
      <w:pPr>
        <w:widowControl w:val="0"/>
        <w:autoSpaceDE w:val="0"/>
        <w:autoSpaceDN w:val="0"/>
        <w:adjustRightInd w:val="0"/>
        <w:spacing w:before="120" w:line="276" w:lineRule="auto"/>
        <w:jc w:val="both"/>
        <w:rPr>
          <w:lang w:eastAsia="en-US"/>
        </w:rPr>
      </w:pPr>
      <w:r>
        <w:rPr>
          <w:lang w:eastAsia="en-US"/>
        </w:rPr>
        <w:t xml:space="preserve">Není-li důvod nepřítomnosti doložen ani po upomínce, třídní učitel o tom učiní záznam (obsahující datum nepřítomnosti, datum nástupu žáka do školy, datum a text upomínky). Třídní učitel </w:t>
      </w:r>
      <w:r>
        <w:rPr>
          <w:b/>
          <w:lang w:eastAsia="en-US"/>
        </w:rPr>
        <w:t>kontaktuje</w:t>
      </w:r>
      <w:r>
        <w:rPr>
          <w:lang w:eastAsia="en-US"/>
        </w:rPr>
        <w:t xml:space="preserve"> zákonného zástupce a informuje jej o absenci žáka. </w:t>
      </w:r>
    </w:p>
    <w:p w14:paraId="7D39EC0D" w14:textId="77777777" w:rsidR="00CB5DFF" w:rsidRDefault="00CB5DFF" w:rsidP="00CB5DFF">
      <w:pPr>
        <w:pStyle w:val="Odstavecseseznamem"/>
        <w:widowControl w:val="0"/>
        <w:numPr>
          <w:ilvl w:val="0"/>
          <w:numId w:val="1"/>
        </w:numPr>
        <w:autoSpaceDE w:val="0"/>
        <w:autoSpaceDN w:val="0"/>
        <w:adjustRightInd w:val="0"/>
        <w:spacing w:before="120" w:line="276" w:lineRule="auto"/>
        <w:ind w:left="215" w:hanging="215"/>
        <w:rPr>
          <w:szCs w:val="24"/>
          <w:lang w:eastAsia="en-US"/>
        </w:rPr>
      </w:pPr>
      <w:r>
        <w:rPr>
          <w:szCs w:val="24"/>
          <w:lang w:eastAsia="en-US"/>
        </w:rPr>
        <w:t>Zákonný zástupce o nepřítomnosti žáka ve škole neví, učitel se dotáže na možný důvod nepřítomnosti, probere situaci se zákonným zástupcem dítěte, motivuje jej k rozhovoru s dítětem a řešení situace domluvou;</w:t>
      </w:r>
    </w:p>
    <w:p w14:paraId="32219826" w14:textId="77777777" w:rsidR="00CB5DFF" w:rsidRDefault="00CB5DFF" w:rsidP="00CB5DFF">
      <w:pPr>
        <w:pStyle w:val="Odstavecseseznamem"/>
        <w:widowControl w:val="0"/>
        <w:numPr>
          <w:ilvl w:val="0"/>
          <w:numId w:val="1"/>
        </w:numPr>
        <w:autoSpaceDE w:val="0"/>
        <w:autoSpaceDN w:val="0"/>
        <w:adjustRightInd w:val="0"/>
        <w:spacing w:before="120" w:line="276" w:lineRule="auto"/>
        <w:ind w:left="210" w:hanging="221"/>
        <w:rPr>
          <w:szCs w:val="24"/>
          <w:lang w:eastAsia="en-US"/>
        </w:rPr>
      </w:pPr>
      <w:r>
        <w:rPr>
          <w:szCs w:val="24"/>
          <w:lang w:eastAsia="en-US"/>
        </w:rPr>
        <w:t>Zákonný zástupce o nepřítomnosti žáka ve škole ví, učitel se dotáže na důvod nepřítomnosti, který je:</w:t>
      </w:r>
    </w:p>
    <w:p w14:paraId="4DD6B329" w14:textId="77777777" w:rsidR="00CB5DFF" w:rsidRDefault="00CB5DFF" w:rsidP="00CB5DFF">
      <w:pPr>
        <w:pStyle w:val="Odstavecseseznamem"/>
        <w:numPr>
          <w:ilvl w:val="0"/>
          <w:numId w:val="2"/>
        </w:numPr>
        <w:spacing w:line="276" w:lineRule="auto"/>
        <w:ind w:left="430" w:hanging="142"/>
        <w:rPr>
          <w:szCs w:val="24"/>
          <w:lang w:eastAsia="en-US"/>
        </w:rPr>
      </w:pPr>
      <w:r>
        <w:rPr>
          <w:szCs w:val="24"/>
          <w:lang w:eastAsia="en-US"/>
        </w:rPr>
        <w:t>omluvitelný – učitel vyzve k doložení omluvení důvodu nepřítomnosti žáka ve škole</w:t>
      </w:r>
    </w:p>
    <w:p w14:paraId="40A3FF11" w14:textId="77777777" w:rsidR="00CB5DFF" w:rsidRDefault="00CB5DFF" w:rsidP="00CB5DFF">
      <w:pPr>
        <w:pStyle w:val="Odstavecseseznamem"/>
        <w:numPr>
          <w:ilvl w:val="0"/>
          <w:numId w:val="2"/>
        </w:numPr>
        <w:spacing w:line="276" w:lineRule="auto"/>
        <w:ind w:left="430" w:hanging="142"/>
        <w:rPr>
          <w:szCs w:val="24"/>
          <w:lang w:eastAsia="en-US"/>
        </w:rPr>
      </w:pPr>
      <w:r>
        <w:rPr>
          <w:szCs w:val="24"/>
          <w:lang w:eastAsia="en-US"/>
        </w:rPr>
        <w:t>neomluvitelný – zde je třeba vzít v úvahu problém, který vedl k absenci dítěte, a postupovat podle získané informace (zopakovat důležitost pravidelné školní docházky, případně informovat o možnostech a nabídnout službu, kontakt, zprostředkování dávky či jinou pomoc k odstranění faktoru, který k nepřítomnosti vedl (poradenství, nezvládá látku – doučování, nutnost péče o domácnost – odlehčovací služba, nedostatek peněz na jízdenku do školy – kontakt na příslušný odbor úřadu, …)</w:t>
      </w:r>
    </w:p>
    <w:p w14:paraId="6E7CFA7A" w14:textId="77777777" w:rsidR="00CB5DFF" w:rsidRDefault="00CB5DFF" w:rsidP="00CB5DFF">
      <w:pPr>
        <w:spacing w:before="120" w:line="276" w:lineRule="auto"/>
        <w:jc w:val="both"/>
        <w:rPr>
          <w:lang w:eastAsia="en-US"/>
        </w:rPr>
      </w:pPr>
      <w:r>
        <w:rPr>
          <w:lang w:eastAsia="en-US"/>
        </w:rPr>
        <w:t>Prostřednictvím neformálního rozhovoru učitel zjistí důvod nepřítomnosti dítěte, případně možný motiv, který jej k záškoláctví vedl. Společně domluví další postup ve věci (domluva, zajištění poradenství, doučování, služby, …). Výsledek je zaznamenán.</w:t>
      </w:r>
    </w:p>
    <w:p w14:paraId="4BA20937" w14:textId="77777777" w:rsidR="00CB5DFF" w:rsidRDefault="00CB5DFF" w:rsidP="00CB5DFF">
      <w:pPr>
        <w:spacing w:before="120" w:line="276" w:lineRule="auto"/>
        <w:jc w:val="both"/>
        <w:rPr>
          <w:lang w:eastAsia="en-US"/>
        </w:rPr>
      </w:pPr>
      <w:r>
        <w:rPr>
          <w:lang w:eastAsia="en-US"/>
        </w:rPr>
        <w:lastRenderedPageBreak/>
        <w:t>V komunikaci se zákonnými zástupci žáka je vždy třeba klást důraz na pozitivní přístup a konstruktivní řešení. Je třeba objektivně popsat situaci, zdůvodnit, proč je tato situace nežádoucí, popsat žádoucí stav a domluvit se na opatření, která budou přijata k jeho nastolení.</w:t>
      </w:r>
    </w:p>
    <w:p w14:paraId="2248563A" w14:textId="77777777" w:rsidR="00CB5DFF" w:rsidRDefault="00CB5DFF" w:rsidP="00CB5DFF">
      <w:pPr>
        <w:spacing w:before="120" w:line="276" w:lineRule="auto"/>
        <w:jc w:val="both"/>
        <w:rPr>
          <w:lang w:eastAsia="en-US"/>
        </w:rPr>
      </w:pPr>
      <w:r>
        <w:rPr>
          <w:lang w:eastAsia="en-US"/>
        </w:rPr>
        <w:t>Nejpozději postupem od tohoto bodu začíná spolupráce třídního učitele a školního metodika prevence na případu konkrétního žáka. O nežádoucím jevu, o kontaktu</w:t>
      </w:r>
      <w:r>
        <w:rPr>
          <w:rStyle w:val="Odkaznakoment"/>
          <w:rFonts w:eastAsia="Calibri"/>
          <w:lang w:eastAsia="en-US"/>
        </w:rPr>
        <w:t xml:space="preserve"> se zákonnými zástupci,</w:t>
      </w:r>
      <w:r>
        <w:rPr>
          <w:lang w:eastAsia="en-US"/>
        </w:rPr>
        <w:t xml:space="preserve"> o výstupu, který kontakt přinesl, informuje třídní učitel ředitele školy, školního metodika prevence a výchovného poradce. </w:t>
      </w:r>
    </w:p>
    <w:p w14:paraId="4C20C157" w14:textId="77777777" w:rsidR="00CB5DFF" w:rsidRDefault="00CB5DFF" w:rsidP="00CB5DFF">
      <w:pPr>
        <w:spacing w:line="276" w:lineRule="auto"/>
        <w:rPr>
          <w:b/>
          <w:lang w:eastAsia="en-US"/>
        </w:rPr>
      </w:pPr>
    </w:p>
    <w:p w14:paraId="1FA61161" w14:textId="77777777" w:rsidR="00CB5DFF" w:rsidRDefault="00CB5DFF" w:rsidP="00CB5DFF">
      <w:pPr>
        <w:spacing w:line="276" w:lineRule="auto"/>
        <w:rPr>
          <w:b/>
          <w:lang w:eastAsia="en-US"/>
        </w:rPr>
      </w:pPr>
      <w:r>
        <w:rPr>
          <w:b/>
          <w:lang w:eastAsia="en-US"/>
        </w:rPr>
        <w:t>b) Písemná pozvánka k osobnímu jednání</w:t>
      </w:r>
    </w:p>
    <w:p w14:paraId="40F589DC" w14:textId="77777777" w:rsidR="00CB5DFF" w:rsidRDefault="00CB5DFF" w:rsidP="00CB5DFF">
      <w:pPr>
        <w:spacing w:line="276" w:lineRule="auto"/>
        <w:jc w:val="both"/>
        <w:rPr>
          <w:lang w:eastAsia="en-US"/>
        </w:rPr>
      </w:pPr>
      <w:r>
        <w:rPr>
          <w:lang w:eastAsia="en-US"/>
        </w:rPr>
        <w:t>Nedaří-li se kontaktovat zákonného zástupce žáka, následuje písemná pozvánka k osobnímu setkání zákonných zástupců s třídním učitelem, a to v následujícím sledu, pokud zákonný zástupce nereaguje:</w:t>
      </w:r>
    </w:p>
    <w:p w14:paraId="26B68BAC" w14:textId="77777777" w:rsidR="00CB5DFF" w:rsidRDefault="00CB5DFF" w:rsidP="00CB5DFF">
      <w:pPr>
        <w:pStyle w:val="Odstavecseseznamem"/>
        <w:widowControl w:val="0"/>
        <w:numPr>
          <w:ilvl w:val="0"/>
          <w:numId w:val="3"/>
        </w:numPr>
        <w:autoSpaceDE w:val="0"/>
        <w:autoSpaceDN w:val="0"/>
        <w:adjustRightInd w:val="0"/>
        <w:spacing w:line="276" w:lineRule="auto"/>
        <w:ind w:left="290" w:hanging="284"/>
        <w:rPr>
          <w:szCs w:val="24"/>
          <w:lang w:eastAsia="en-US"/>
        </w:rPr>
      </w:pPr>
      <w:r>
        <w:rPr>
          <w:b/>
          <w:szCs w:val="24"/>
          <w:lang w:eastAsia="en-US"/>
        </w:rPr>
        <w:t>neformální</w:t>
      </w:r>
      <w:r>
        <w:rPr>
          <w:szCs w:val="24"/>
          <w:lang w:eastAsia="en-US"/>
        </w:rPr>
        <w:t xml:space="preserve"> – pozvánka k osobnímu setkání s třídním učitelem za účelem konzultace (např. prostřednictvím e-mailu nebo jinak doručenou pozvánkou)</w:t>
      </w:r>
    </w:p>
    <w:p w14:paraId="44191BA7" w14:textId="77777777" w:rsidR="00CB5DFF" w:rsidRDefault="00CB5DFF" w:rsidP="00CB5DFF">
      <w:pPr>
        <w:pStyle w:val="Odstavecseseznamem"/>
        <w:widowControl w:val="0"/>
        <w:numPr>
          <w:ilvl w:val="0"/>
          <w:numId w:val="3"/>
        </w:numPr>
        <w:autoSpaceDE w:val="0"/>
        <w:autoSpaceDN w:val="0"/>
        <w:adjustRightInd w:val="0"/>
        <w:spacing w:line="276" w:lineRule="auto"/>
        <w:ind w:left="290" w:hanging="284"/>
        <w:rPr>
          <w:b/>
          <w:szCs w:val="24"/>
          <w:lang w:eastAsia="en-US"/>
        </w:rPr>
      </w:pPr>
      <w:r>
        <w:rPr>
          <w:b/>
          <w:szCs w:val="24"/>
          <w:lang w:eastAsia="en-US"/>
        </w:rPr>
        <w:t>formální, doporučeným dopisem</w:t>
      </w:r>
    </w:p>
    <w:p w14:paraId="1246AB2A" w14:textId="77777777" w:rsidR="00CB5DFF" w:rsidRDefault="00CB5DFF" w:rsidP="00CB5DFF">
      <w:pPr>
        <w:pStyle w:val="Odstavecseseznamem"/>
        <w:widowControl w:val="0"/>
        <w:numPr>
          <w:ilvl w:val="0"/>
          <w:numId w:val="3"/>
        </w:numPr>
        <w:autoSpaceDE w:val="0"/>
        <w:autoSpaceDN w:val="0"/>
        <w:adjustRightInd w:val="0"/>
        <w:spacing w:line="276" w:lineRule="auto"/>
        <w:ind w:left="290" w:hanging="284"/>
        <w:rPr>
          <w:szCs w:val="24"/>
          <w:lang w:eastAsia="en-US"/>
        </w:rPr>
      </w:pPr>
      <w:r>
        <w:rPr>
          <w:b/>
          <w:szCs w:val="24"/>
          <w:lang w:eastAsia="en-US"/>
        </w:rPr>
        <w:t>formální, doporučeným dopisem s doručenkou</w:t>
      </w:r>
      <w:r>
        <w:rPr>
          <w:szCs w:val="24"/>
          <w:lang w:eastAsia="en-US"/>
        </w:rPr>
        <w:t xml:space="preserve"> (doručenky jsou součástí záznamu o přijatých opatřeních), kdy je pozvánka k osobnímu setkání doplněna poučením o opatřeních, k nimž bude nutno přistoupit, nepodaří-li se navázat spolupráci se zákonnými zástupci.</w:t>
      </w:r>
    </w:p>
    <w:p w14:paraId="3C212766" w14:textId="77777777" w:rsidR="00CB5DFF" w:rsidRDefault="00CB5DFF" w:rsidP="00CB5DFF">
      <w:pPr>
        <w:widowControl w:val="0"/>
        <w:autoSpaceDE w:val="0"/>
        <w:autoSpaceDN w:val="0"/>
        <w:adjustRightInd w:val="0"/>
        <w:spacing w:before="120" w:line="276" w:lineRule="auto"/>
        <w:jc w:val="both"/>
        <w:rPr>
          <w:b/>
          <w:lang w:eastAsia="en-US"/>
        </w:rPr>
      </w:pPr>
      <w:r>
        <w:rPr>
          <w:b/>
          <w:lang w:eastAsia="en-US"/>
        </w:rPr>
        <w:t>c) Schůzka zákonných zástupců žáka s třídním učitelem</w:t>
      </w:r>
    </w:p>
    <w:p w14:paraId="5EF15649" w14:textId="77777777" w:rsidR="00CB5DFF" w:rsidRDefault="00CB5DFF" w:rsidP="00CB5DFF">
      <w:pPr>
        <w:spacing w:line="276" w:lineRule="auto"/>
        <w:jc w:val="both"/>
        <w:rPr>
          <w:b/>
          <w:lang w:eastAsia="en-US"/>
        </w:rPr>
      </w:pPr>
      <w:r>
        <w:rPr>
          <w:lang w:eastAsia="en-US"/>
        </w:rPr>
        <w:t>Osobní schůzka, kde je se zákonnými zástupci probrána situace žáka, případně situace rodiny, učitel zjišťuje možné příčiny záškoláctví a domlouvá s rodiči postup k nastolení žádoucího stavu. V tomto bodě je již o situaci informován školní metodik prevence, případně výchovný poradce, který ve věci poskytne své stanovisko spolu s návrhem dalšího postupu. V ideálním případě se školní metodik prevence, případně výchovný poradce osobního setkání se zákonnými zástupci účastní. Účast žáka je velmi vhodná.</w:t>
      </w:r>
    </w:p>
    <w:p w14:paraId="6B880D60" w14:textId="77777777" w:rsidR="00CB5DFF" w:rsidRDefault="00CB5DFF" w:rsidP="00CB5DFF">
      <w:pPr>
        <w:spacing w:before="120" w:line="276" w:lineRule="auto"/>
        <w:jc w:val="both"/>
        <w:rPr>
          <w:color w:val="FF0000"/>
          <w:lang w:eastAsia="en-US"/>
        </w:rPr>
      </w:pPr>
      <w:r>
        <w:rPr>
          <w:lang w:eastAsia="en-US"/>
        </w:rPr>
        <w:t>Zápis o schůzce je součástí záznamu o opatřeních, s jehož účelem, jakož i s dalším možným nakládáním s ním, budou zúčastnění seznámeni. Zápis bude učiněn do formuláře, a to s podpisem všech zúčastněných. S rodiči je domluven termín další schůzky, reflektující povahu a závažnost konkrétního případu, jakož i charakter a časovou náročnost opatření, na jejichž přijetí ke zlepšení situace se strany dohodly. Na této schůzce je třeba sledovat a vyhodnocovat plnění opatření v rámci jednání všech zúčastněných a případně ji opakovat. Pokud by opatření plněna nebyla, je nutné nastavit další postup.</w:t>
      </w:r>
    </w:p>
    <w:p w14:paraId="5D761A6D" w14:textId="77777777" w:rsidR="00CB5DFF" w:rsidRDefault="00CB5DFF" w:rsidP="00CB5DFF">
      <w:pPr>
        <w:widowControl w:val="0"/>
        <w:autoSpaceDE w:val="0"/>
        <w:autoSpaceDN w:val="0"/>
        <w:adjustRightInd w:val="0"/>
        <w:spacing w:before="120" w:line="276" w:lineRule="auto"/>
        <w:jc w:val="both"/>
        <w:rPr>
          <w:b/>
          <w:lang w:eastAsia="en-US"/>
        </w:rPr>
      </w:pPr>
      <w:r>
        <w:rPr>
          <w:b/>
          <w:lang w:eastAsia="en-US"/>
        </w:rPr>
        <w:t>d) Podpis Individuálního výchovného programu v případě, že je využíván</w:t>
      </w:r>
    </w:p>
    <w:p w14:paraId="16E0BFDC" w14:textId="77777777" w:rsidR="00CB5DFF" w:rsidRDefault="00CB5DFF" w:rsidP="00CB5DFF">
      <w:pPr>
        <w:pStyle w:val="Default"/>
        <w:spacing w:before="120" w:line="276" w:lineRule="auto"/>
        <w:jc w:val="both"/>
        <w:rPr>
          <w:lang w:eastAsia="en-US"/>
        </w:rPr>
      </w:pPr>
      <w:r>
        <w:rPr>
          <w:lang w:eastAsia="en-US"/>
        </w:rPr>
        <w:t xml:space="preserve">Individuální výchovný program (dále jen </w:t>
      </w:r>
      <w:proofErr w:type="spellStart"/>
      <w:r>
        <w:rPr>
          <w:lang w:eastAsia="en-US"/>
        </w:rPr>
        <w:t>IVýP</w:t>
      </w:r>
      <w:proofErr w:type="spellEnd"/>
      <w:r>
        <w:rPr>
          <w:lang w:eastAsia="en-US"/>
        </w:rPr>
        <w:t xml:space="preserve">) je </w:t>
      </w:r>
      <w:r>
        <w:rPr>
          <w:b/>
          <w:bCs/>
          <w:lang w:eastAsia="en-US"/>
        </w:rPr>
        <w:t xml:space="preserve">forma spolupráce mezi školou, žákem, zákonným zástupcem, </w:t>
      </w:r>
      <w:r>
        <w:rPr>
          <w:lang w:eastAsia="en-US"/>
        </w:rPr>
        <w:t xml:space="preserve">případně další zúčastněnou stranou, při řešení rizikového chování žáka. Cílem </w:t>
      </w:r>
      <w:proofErr w:type="spellStart"/>
      <w:r>
        <w:rPr>
          <w:lang w:eastAsia="en-US"/>
        </w:rPr>
        <w:t>IVýP</w:t>
      </w:r>
      <w:proofErr w:type="spellEnd"/>
      <w:r>
        <w:rPr>
          <w:lang w:eastAsia="en-US"/>
        </w:rPr>
        <w:t xml:space="preserve"> je odstranit rizikové chování žáka a předejít tak důsledkům z tohoto chování vycházejícím. </w:t>
      </w:r>
    </w:p>
    <w:p w14:paraId="472D22DA" w14:textId="77777777" w:rsidR="00CB5DFF" w:rsidRDefault="00CB5DFF" w:rsidP="00CB5DFF">
      <w:pPr>
        <w:widowControl w:val="0"/>
        <w:autoSpaceDE w:val="0"/>
        <w:autoSpaceDN w:val="0"/>
        <w:adjustRightInd w:val="0"/>
        <w:spacing w:before="120" w:line="276" w:lineRule="auto"/>
        <w:jc w:val="both"/>
        <w:rPr>
          <w:b/>
          <w:lang w:eastAsia="en-US"/>
        </w:rPr>
      </w:pPr>
      <w:r>
        <w:rPr>
          <w:b/>
          <w:lang w:eastAsia="en-US"/>
        </w:rPr>
        <w:t>e) Postoupení případu další straně</w:t>
      </w:r>
    </w:p>
    <w:p w14:paraId="299EED6C" w14:textId="77777777" w:rsidR="00CB5DFF" w:rsidRDefault="00CB5DFF" w:rsidP="00CB5DFF">
      <w:pPr>
        <w:pStyle w:val="Default"/>
        <w:spacing w:before="120" w:line="276" w:lineRule="auto"/>
        <w:jc w:val="both"/>
        <w:rPr>
          <w:lang w:eastAsia="en-US"/>
        </w:rPr>
      </w:pPr>
      <w:r>
        <w:rPr>
          <w:b/>
          <w:bCs/>
          <w:lang w:eastAsia="en-US"/>
        </w:rPr>
        <w:t xml:space="preserve">Pokud ani přes veškerou podporu nedojde k odstranění rizikového chování žáka </w:t>
      </w:r>
      <w:r>
        <w:rPr>
          <w:lang w:eastAsia="en-US"/>
        </w:rPr>
        <w:t xml:space="preserve">(a to z důvodu, že žák není schopen za dané podpory na svém chování pracovat či jedna/více stran není schopna danou podporu v potřebné míře poskytovat), </w:t>
      </w:r>
      <w:r>
        <w:rPr>
          <w:b/>
          <w:bCs/>
          <w:lang w:eastAsia="en-US"/>
        </w:rPr>
        <w:t>je rodina indikována pro spolupráci s další stranou</w:t>
      </w:r>
      <w:r>
        <w:rPr>
          <w:lang w:eastAsia="en-US"/>
        </w:rPr>
        <w:t>, která má k řešení dané situace potřebné nástroje (odborné či právně vymahatelné). Škola aktuálně využila všech dostupných způsobů řešení rizikového chování žáka a možností podpory zákonných zástupců, případ je předán do kompetence další straně (OSPOD, Policie ČR apod.).</w:t>
      </w:r>
    </w:p>
    <w:p w14:paraId="5107151C" w14:textId="77777777" w:rsidR="00CB5DFF" w:rsidRDefault="00CB5DFF" w:rsidP="00CB5DFF">
      <w:pPr>
        <w:spacing w:before="120" w:line="276" w:lineRule="auto"/>
        <w:jc w:val="both"/>
        <w:rPr>
          <w:lang w:eastAsia="en-US"/>
        </w:rPr>
      </w:pPr>
    </w:p>
    <w:p w14:paraId="17C1BAF3" w14:textId="77777777" w:rsidR="00CB5DFF" w:rsidRDefault="00CB5DFF" w:rsidP="00CB5DFF">
      <w:pPr>
        <w:pStyle w:val="Odstavecseseznamem"/>
        <w:numPr>
          <w:ilvl w:val="0"/>
          <w:numId w:val="4"/>
        </w:numPr>
        <w:spacing w:after="120" w:line="276" w:lineRule="auto"/>
        <w:ind w:left="215" w:hanging="215"/>
        <w:rPr>
          <w:szCs w:val="24"/>
          <w:lang w:eastAsia="en-US"/>
        </w:rPr>
      </w:pPr>
      <w:r>
        <w:rPr>
          <w:b/>
          <w:bCs/>
          <w:szCs w:val="24"/>
          <w:lang w:eastAsia="en-US"/>
        </w:rPr>
        <w:t>Doporučené postupy a metody z hlediska pedagoga</w:t>
      </w:r>
    </w:p>
    <w:p w14:paraId="7E2DC5B4" w14:textId="77777777" w:rsidR="00CB5DFF" w:rsidRDefault="00CB5DFF" w:rsidP="00CB5DFF">
      <w:pPr>
        <w:spacing w:line="276" w:lineRule="auto"/>
        <w:jc w:val="both"/>
        <w:rPr>
          <w:color w:val="000000"/>
          <w:lang w:eastAsia="en-US"/>
        </w:rPr>
      </w:pPr>
      <w:r>
        <w:rPr>
          <w:color w:val="000000"/>
          <w:lang w:eastAsia="en-US"/>
        </w:rPr>
        <w:t xml:space="preserve">Jedním z hlavních úkolů pro učitele, rodiče, případně i pro psychology je vyšetření příčin záškoláctví. Náprava již rozvinutého záškoláctví bývá velmi obtížná, proto by měla být jeho předcházení věnována maximální pozornost. Prvním krokem k nápravě je problém včas rozpoznat a porozumět individualitě dítěte. Nezbytnou podmínkou překonávání vzniklých obtíží je spolupráce rodičů, učitele a i poradenských pracovníků školy.  </w:t>
      </w:r>
      <w:r>
        <w:rPr>
          <w:color w:val="000000"/>
          <w:lang w:eastAsia="en-US"/>
        </w:rPr>
        <w:lastRenderedPageBreak/>
        <w:t xml:space="preserve">Chceme-li zvolit správný způsob pomoci a integrovat žáky zpět do školy, musíme vzít v úvahu rozdíly mezi záškoláky a dětmi odmítajícími školu. Doporučujeme následující postup s ohledem na cílovou skupinu, s níž pracujeme. Příprava na jednání je nezbytná.  </w:t>
      </w:r>
    </w:p>
    <w:p w14:paraId="3D068AE5" w14:textId="77777777" w:rsidR="00CB5DFF" w:rsidRDefault="00CB5DFF" w:rsidP="00CB5DFF">
      <w:pPr>
        <w:spacing w:before="120" w:line="276" w:lineRule="auto"/>
        <w:jc w:val="both"/>
        <w:rPr>
          <w:rFonts w:eastAsia="Arial Unicode MS"/>
          <w:b/>
          <w:color w:val="000000"/>
          <w:lang w:eastAsia="en-US"/>
        </w:rPr>
      </w:pPr>
      <w:r>
        <w:rPr>
          <w:b/>
          <w:color w:val="000000"/>
          <w:lang w:eastAsia="en-US"/>
        </w:rPr>
        <w:t>Kontakt s dítětem:</w:t>
      </w:r>
    </w:p>
    <w:p w14:paraId="3F0B3A73" w14:textId="77777777" w:rsidR="00CB5DFF" w:rsidRDefault="00CB5DFF" w:rsidP="00CB5DFF">
      <w:pPr>
        <w:pStyle w:val="Odstavecseseznamem"/>
        <w:numPr>
          <w:ilvl w:val="0"/>
          <w:numId w:val="5"/>
        </w:numPr>
        <w:spacing w:line="276" w:lineRule="auto"/>
        <w:ind w:left="288" w:hanging="283"/>
        <w:rPr>
          <w:color w:val="000000"/>
          <w:szCs w:val="24"/>
          <w:lang w:eastAsia="en-US"/>
        </w:rPr>
      </w:pPr>
      <w:r>
        <w:rPr>
          <w:color w:val="000000"/>
          <w:szCs w:val="24"/>
          <w:lang w:eastAsia="en-US"/>
        </w:rPr>
        <w:t>nutné komunikovat přátelsky, bez hodnocení a odsuzování</w:t>
      </w:r>
    </w:p>
    <w:p w14:paraId="2CCE1DA7" w14:textId="77777777" w:rsidR="00CB5DFF" w:rsidRDefault="00CB5DFF" w:rsidP="00CB5DFF">
      <w:pPr>
        <w:pStyle w:val="Odstavecseseznamem"/>
        <w:numPr>
          <w:ilvl w:val="0"/>
          <w:numId w:val="5"/>
        </w:numPr>
        <w:spacing w:line="276" w:lineRule="auto"/>
        <w:ind w:left="288" w:hanging="283"/>
        <w:rPr>
          <w:color w:val="000000"/>
          <w:szCs w:val="24"/>
          <w:lang w:eastAsia="en-US"/>
        </w:rPr>
      </w:pPr>
      <w:r>
        <w:rPr>
          <w:color w:val="000000"/>
          <w:szCs w:val="24"/>
          <w:lang w:eastAsia="en-US"/>
        </w:rPr>
        <w:t>hovořit zásadně o konkrétním chování, bez nálepkování dítěte</w:t>
      </w:r>
    </w:p>
    <w:p w14:paraId="7A545B44" w14:textId="77777777" w:rsidR="00CB5DFF" w:rsidRDefault="00CB5DFF" w:rsidP="00CB5DFF">
      <w:pPr>
        <w:pStyle w:val="Odstavecseseznamem"/>
        <w:numPr>
          <w:ilvl w:val="0"/>
          <w:numId w:val="5"/>
        </w:numPr>
        <w:spacing w:line="276" w:lineRule="auto"/>
        <w:ind w:left="288" w:hanging="283"/>
        <w:rPr>
          <w:color w:val="000000"/>
          <w:szCs w:val="24"/>
          <w:lang w:eastAsia="en-US"/>
        </w:rPr>
      </w:pPr>
      <w:r>
        <w:rPr>
          <w:color w:val="000000"/>
          <w:szCs w:val="24"/>
          <w:lang w:eastAsia="en-US"/>
        </w:rPr>
        <w:t>zaměřit se na prožívání dítěte v dané situaci</w:t>
      </w:r>
    </w:p>
    <w:p w14:paraId="113E4A79" w14:textId="77777777" w:rsidR="00CB5DFF" w:rsidRDefault="00CB5DFF" w:rsidP="00CB5DFF">
      <w:pPr>
        <w:pStyle w:val="Odstavecseseznamem"/>
        <w:numPr>
          <w:ilvl w:val="0"/>
          <w:numId w:val="5"/>
        </w:numPr>
        <w:spacing w:line="276" w:lineRule="auto"/>
        <w:ind w:left="288" w:hanging="283"/>
        <w:rPr>
          <w:color w:val="000000"/>
          <w:szCs w:val="24"/>
          <w:lang w:eastAsia="en-US"/>
        </w:rPr>
      </w:pPr>
      <w:r>
        <w:rPr>
          <w:color w:val="000000"/>
          <w:szCs w:val="24"/>
          <w:lang w:eastAsia="en-US"/>
        </w:rPr>
        <w:t>zajímat se, jak svoje chování vidí s odstupem, co si o něm myslí teď</w:t>
      </w:r>
    </w:p>
    <w:p w14:paraId="1DBBC6B8" w14:textId="77777777" w:rsidR="00CB5DFF" w:rsidRDefault="00CB5DFF" w:rsidP="00CB5DFF">
      <w:pPr>
        <w:pStyle w:val="Odstavecseseznamem"/>
        <w:numPr>
          <w:ilvl w:val="0"/>
          <w:numId w:val="5"/>
        </w:numPr>
        <w:spacing w:line="276" w:lineRule="auto"/>
        <w:ind w:left="288" w:hanging="283"/>
        <w:rPr>
          <w:color w:val="000000"/>
          <w:szCs w:val="24"/>
          <w:lang w:eastAsia="en-US"/>
        </w:rPr>
      </w:pPr>
      <w:r>
        <w:rPr>
          <w:color w:val="000000"/>
          <w:szCs w:val="24"/>
          <w:lang w:eastAsia="en-US"/>
        </w:rPr>
        <w:t>společně hledat cesty k nápravě</w:t>
      </w:r>
    </w:p>
    <w:p w14:paraId="47C3549D" w14:textId="77777777" w:rsidR="00CB5DFF" w:rsidRDefault="00CB5DFF" w:rsidP="00CB5DFF">
      <w:pPr>
        <w:pStyle w:val="Odstavecseseznamem"/>
        <w:numPr>
          <w:ilvl w:val="0"/>
          <w:numId w:val="5"/>
        </w:numPr>
        <w:spacing w:line="276" w:lineRule="auto"/>
        <w:ind w:left="288" w:hanging="283"/>
        <w:rPr>
          <w:color w:val="000000"/>
          <w:szCs w:val="24"/>
          <w:lang w:eastAsia="en-US"/>
        </w:rPr>
      </w:pPr>
      <w:r>
        <w:rPr>
          <w:color w:val="000000"/>
          <w:szCs w:val="24"/>
          <w:lang w:eastAsia="en-US"/>
        </w:rPr>
        <w:t xml:space="preserve">má-li dítě vůli chovat se lépe, připravit mu pro to podmínky v rodině i ve škole (tato vůle nesmí být promarněna) </w:t>
      </w:r>
    </w:p>
    <w:p w14:paraId="2B91E7B9" w14:textId="77777777" w:rsidR="00CB5DFF" w:rsidRDefault="00CB5DFF" w:rsidP="00CB5DFF">
      <w:pPr>
        <w:pStyle w:val="Odstavecseseznamem"/>
        <w:numPr>
          <w:ilvl w:val="0"/>
          <w:numId w:val="5"/>
        </w:numPr>
        <w:spacing w:line="276" w:lineRule="auto"/>
        <w:ind w:left="288" w:hanging="283"/>
        <w:rPr>
          <w:color w:val="000000"/>
          <w:szCs w:val="24"/>
          <w:lang w:eastAsia="en-US"/>
        </w:rPr>
      </w:pPr>
      <w:r>
        <w:rPr>
          <w:color w:val="000000"/>
          <w:szCs w:val="24"/>
          <w:lang w:eastAsia="en-US"/>
        </w:rPr>
        <w:t>ocenit ho</w:t>
      </w:r>
    </w:p>
    <w:p w14:paraId="17737223" w14:textId="77777777" w:rsidR="00CB5DFF" w:rsidRDefault="00CB5DFF" w:rsidP="00CB5DFF">
      <w:pPr>
        <w:autoSpaceDE w:val="0"/>
        <w:autoSpaceDN w:val="0"/>
        <w:adjustRightInd w:val="0"/>
        <w:spacing w:before="120" w:line="276" w:lineRule="auto"/>
        <w:jc w:val="both"/>
        <w:rPr>
          <w:b/>
          <w:color w:val="000000"/>
          <w:lang w:eastAsia="en-US"/>
        </w:rPr>
      </w:pPr>
      <w:r>
        <w:rPr>
          <w:b/>
          <w:color w:val="000000"/>
          <w:lang w:eastAsia="en-US"/>
        </w:rPr>
        <w:t>Doporučené postupy pro učitele jsou (Lazarová, 2008):</w:t>
      </w:r>
    </w:p>
    <w:p w14:paraId="42EE5898" w14:textId="77777777" w:rsidR="00CB5DFF" w:rsidRDefault="00CB5DFF" w:rsidP="00CB5DFF">
      <w:pPr>
        <w:numPr>
          <w:ilvl w:val="0"/>
          <w:numId w:val="5"/>
        </w:numPr>
        <w:autoSpaceDE w:val="0"/>
        <w:autoSpaceDN w:val="0"/>
        <w:adjustRightInd w:val="0"/>
        <w:spacing w:line="276" w:lineRule="auto"/>
        <w:jc w:val="both"/>
        <w:rPr>
          <w:color w:val="000000"/>
          <w:lang w:eastAsia="en-US"/>
        </w:rPr>
      </w:pPr>
      <w:r>
        <w:rPr>
          <w:color w:val="000000"/>
          <w:lang w:eastAsia="en-US"/>
        </w:rPr>
        <w:t>Čím dříve je záškoláctví odhaleno, tím lépe pro dítě. Při hledání příčin si udělat dostatek času pro analýzu případu, spojit se s rodiči, případně psychologem.</w:t>
      </w:r>
    </w:p>
    <w:p w14:paraId="4CC99BAE" w14:textId="77777777" w:rsidR="00CB5DFF" w:rsidRDefault="00CB5DFF" w:rsidP="00CB5DFF">
      <w:pPr>
        <w:numPr>
          <w:ilvl w:val="0"/>
          <w:numId w:val="5"/>
        </w:numPr>
        <w:autoSpaceDE w:val="0"/>
        <w:autoSpaceDN w:val="0"/>
        <w:adjustRightInd w:val="0"/>
        <w:spacing w:line="276" w:lineRule="auto"/>
        <w:jc w:val="both"/>
        <w:rPr>
          <w:lang w:eastAsia="en-US"/>
        </w:rPr>
      </w:pPr>
      <w:r>
        <w:rPr>
          <w:lang w:eastAsia="en-US"/>
        </w:rPr>
        <w:t>Je-li záškoláctví důsledkem neúnosné školní situace, navodit změnu. Naplánovat dlouhodobá opatření, aby se situace neopakovala.</w:t>
      </w:r>
    </w:p>
    <w:p w14:paraId="6D664198" w14:textId="77777777" w:rsidR="00CB5DFF" w:rsidRDefault="00CB5DFF" w:rsidP="00CB5DFF">
      <w:pPr>
        <w:numPr>
          <w:ilvl w:val="0"/>
          <w:numId w:val="5"/>
        </w:numPr>
        <w:autoSpaceDE w:val="0"/>
        <w:autoSpaceDN w:val="0"/>
        <w:adjustRightInd w:val="0"/>
        <w:spacing w:line="276" w:lineRule="auto"/>
        <w:jc w:val="both"/>
        <w:rPr>
          <w:lang w:eastAsia="en-US"/>
        </w:rPr>
      </w:pPr>
      <w:r>
        <w:rPr>
          <w:lang w:eastAsia="en-US"/>
        </w:rPr>
        <w:t>Pokud se záškoláctví rozmáhá ve velkém a máme-li podezření a na hrozbu závislostí, spolupracovat s pedagogicko-psychologickými poradnami a speciálně pedagogickými centry.</w:t>
      </w:r>
    </w:p>
    <w:p w14:paraId="06EF46D4" w14:textId="77777777" w:rsidR="00CB5DFF" w:rsidRDefault="00CB5DFF" w:rsidP="00CB5DFF">
      <w:pPr>
        <w:numPr>
          <w:ilvl w:val="0"/>
          <w:numId w:val="5"/>
        </w:numPr>
        <w:autoSpaceDE w:val="0"/>
        <w:autoSpaceDN w:val="0"/>
        <w:adjustRightInd w:val="0"/>
        <w:spacing w:line="276" w:lineRule="auto"/>
        <w:jc w:val="both"/>
        <w:rPr>
          <w:lang w:eastAsia="en-US"/>
        </w:rPr>
      </w:pPr>
      <w:r>
        <w:rPr>
          <w:lang w:eastAsia="en-US"/>
        </w:rPr>
        <w:t>Učit se v třídním kolektivu zjistit, jaké postavení má problémový žák. Bojí-li se učitelům nebo rodičům svěřit, předat ho do péče psychologa.</w:t>
      </w:r>
    </w:p>
    <w:p w14:paraId="247CE7FE" w14:textId="77777777" w:rsidR="00CB5DFF" w:rsidRDefault="00CB5DFF" w:rsidP="00CB5DFF">
      <w:pPr>
        <w:numPr>
          <w:ilvl w:val="0"/>
          <w:numId w:val="5"/>
        </w:numPr>
        <w:autoSpaceDE w:val="0"/>
        <w:autoSpaceDN w:val="0"/>
        <w:adjustRightInd w:val="0"/>
        <w:spacing w:line="276" w:lineRule="auto"/>
        <w:jc w:val="both"/>
        <w:rPr>
          <w:lang w:eastAsia="en-US"/>
        </w:rPr>
      </w:pPr>
      <w:r>
        <w:rPr>
          <w:lang w:eastAsia="en-US"/>
        </w:rPr>
        <w:t>Pomoci dítěti při návratu do třídy. Doprovodit ho při prvním vstupu do kolektivu. Nemluvit o tom. K vyřešenému případu se již nevracet a neprojevovat nedůvěru. Domluvit se s rodiči na těsném kontaktu, aby bylo případně další záškoláctví včas odhaleno.</w:t>
      </w:r>
    </w:p>
    <w:p w14:paraId="66DCBEDB" w14:textId="77777777" w:rsidR="00CB5DFF" w:rsidRDefault="00CB5DFF" w:rsidP="00CB5DFF">
      <w:pPr>
        <w:numPr>
          <w:ilvl w:val="0"/>
          <w:numId w:val="5"/>
        </w:numPr>
        <w:autoSpaceDE w:val="0"/>
        <w:autoSpaceDN w:val="0"/>
        <w:adjustRightInd w:val="0"/>
        <w:spacing w:line="276" w:lineRule="auto"/>
        <w:jc w:val="both"/>
        <w:rPr>
          <w:lang w:eastAsia="en-US"/>
        </w:rPr>
      </w:pPr>
      <w:r>
        <w:rPr>
          <w:lang w:eastAsia="en-US"/>
        </w:rPr>
        <w:t xml:space="preserve">Učitel bere v úvahu vlastní pocity ve vztahu k problémovému žákovi. Měl by se zbavit předsudků a postavit všechny žáky na stejnou „startovní čáru“. </w:t>
      </w:r>
    </w:p>
    <w:p w14:paraId="3D92D19E" w14:textId="77777777" w:rsidR="00CB5DFF" w:rsidRDefault="00CB5DFF" w:rsidP="00CB5DFF">
      <w:pPr>
        <w:spacing w:before="120" w:line="276" w:lineRule="auto"/>
        <w:jc w:val="both"/>
        <w:rPr>
          <w:bCs/>
          <w:lang w:eastAsia="en-US"/>
        </w:rPr>
      </w:pPr>
      <w:r>
        <w:rPr>
          <w:b/>
          <w:bCs/>
          <w:lang w:eastAsia="en-US"/>
        </w:rPr>
        <w:t xml:space="preserve">Nevhodné postupy </w:t>
      </w:r>
    </w:p>
    <w:p w14:paraId="4480701E" w14:textId="77777777" w:rsidR="00CB5DFF" w:rsidRDefault="00CB5DFF" w:rsidP="00CB5DFF">
      <w:pPr>
        <w:pStyle w:val="Zkladntextodsazen"/>
        <w:spacing w:after="0" w:line="276" w:lineRule="auto"/>
        <w:ind w:left="0"/>
        <w:jc w:val="both"/>
        <w:rPr>
          <w:sz w:val="24"/>
          <w:szCs w:val="24"/>
          <w:lang w:eastAsia="en-US"/>
        </w:rPr>
      </w:pPr>
      <w:r>
        <w:rPr>
          <w:sz w:val="24"/>
          <w:szCs w:val="24"/>
          <w:lang w:eastAsia="en-US"/>
        </w:rPr>
        <w:t>Za nejvíce rizikové v rámci prevence a řešení záškoláctví na školách a školských zařízeních se považuje:</w:t>
      </w:r>
    </w:p>
    <w:p w14:paraId="0E5A00F3" w14:textId="77777777" w:rsidR="00CB5DFF" w:rsidRDefault="00CB5DFF" w:rsidP="00CB5DFF">
      <w:pPr>
        <w:pStyle w:val="RVP-vetuiva"/>
        <w:numPr>
          <w:ilvl w:val="0"/>
          <w:numId w:val="6"/>
        </w:numPr>
        <w:spacing w:line="276" w:lineRule="auto"/>
        <w:ind w:left="288" w:hanging="283"/>
        <w:jc w:val="both"/>
        <w:rPr>
          <w:lang w:eastAsia="en-US"/>
        </w:rPr>
      </w:pPr>
      <w:r>
        <w:rPr>
          <w:lang w:eastAsia="en-US"/>
        </w:rPr>
        <w:t>nedůslednost učitelů v dodržování školního řádu, nastavených pravidel tříd, špatná komunikace s vedením školy, kolegy, žáky;</w:t>
      </w:r>
    </w:p>
    <w:p w14:paraId="2DE319C9" w14:textId="77777777" w:rsidR="00CB5DFF" w:rsidRDefault="00CB5DFF" w:rsidP="00CB5DFF">
      <w:pPr>
        <w:pStyle w:val="RVP-vetuiva"/>
        <w:numPr>
          <w:ilvl w:val="0"/>
          <w:numId w:val="6"/>
        </w:numPr>
        <w:spacing w:line="276" w:lineRule="auto"/>
        <w:ind w:left="288" w:hanging="283"/>
        <w:jc w:val="both"/>
        <w:rPr>
          <w:lang w:eastAsia="en-US"/>
        </w:rPr>
      </w:pPr>
      <w:r>
        <w:rPr>
          <w:lang w:eastAsia="en-US"/>
        </w:rPr>
        <w:t>nejednotný, pseudohumánní přístup pedagogů v dodržování nastavených pravidel ve vztahu k řešení záškoláctví;</w:t>
      </w:r>
    </w:p>
    <w:p w14:paraId="7C60EDA3" w14:textId="77777777" w:rsidR="00CB5DFF" w:rsidRDefault="00CB5DFF" w:rsidP="00CB5DFF">
      <w:pPr>
        <w:pStyle w:val="RVP-vetuiva"/>
        <w:numPr>
          <w:ilvl w:val="0"/>
          <w:numId w:val="6"/>
        </w:numPr>
        <w:spacing w:line="276" w:lineRule="auto"/>
        <w:ind w:left="288" w:hanging="283"/>
        <w:jc w:val="both"/>
        <w:rPr>
          <w:lang w:eastAsia="en-US"/>
        </w:rPr>
      </w:pPr>
      <w:r>
        <w:rPr>
          <w:lang w:eastAsia="en-US"/>
        </w:rPr>
        <w:t>nekompetentní (mocenská, neprofesionální, žádná) komunikace s rodiči, zákonnými zástupci žáků;</w:t>
      </w:r>
    </w:p>
    <w:p w14:paraId="2D897A35" w14:textId="77777777" w:rsidR="00CB5DFF" w:rsidRDefault="00CB5DFF" w:rsidP="00CB5DFF">
      <w:pPr>
        <w:pStyle w:val="RVP-vetuiva"/>
        <w:numPr>
          <w:ilvl w:val="0"/>
          <w:numId w:val="6"/>
        </w:numPr>
        <w:spacing w:line="276" w:lineRule="auto"/>
        <w:ind w:left="288" w:hanging="283"/>
        <w:jc w:val="both"/>
        <w:rPr>
          <w:lang w:eastAsia="en-US"/>
        </w:rPr>
      </w:pPr>
      <w:r>
        <w:rPr>
          <w:lang w:eastAsia="en-US"/>
        </w:rPr>
        <w:t>shazující, škatulkující, zesměšňující, mocenská komunikace s žákem;</w:t>
      </w:r>
    </w:p>
    <w:p w14:paraId="0E21FDA0" w14:textId="77777777" w:rsidR="00CB5DFF" w:rsidRDefault="00CB5DFF" w:rsidP="00CB5DFF">
      <w:pPr>
        <w:autoSpaceDE w:val="0"/>
        <w:autoSpaceDN w:val="0"/>
        <w:adjustRightInd w:val="0"/>
        <w:spacing w:line="276" w:lineRule="auto"/>
        <w:jc w:val="both"/>
        <w:rPr>
          <w:lang w:eastAsia="en-US"/>
        </w:rPr>
      </w:pPr>
      <w:r>
        <w:rPr>
          <w:lang w:eastAsia="en-US"/>
        </w:rPr>
        <w:t>obavy ze setkání s rodiči.</w:t>
      </w:r>
    </w:p>
    <w:p w14:paraId="490BA9B5" w14:textId="77777777" w:rsidR="00CB5DFF" w:rsidRDefault="00CB5DFF" w:rsidP="00CB5DFF">
      <w:pPr>
        <w:rPr>
          <w:color w:val="000000"/>
        </w:rPr>
      </w:pPr>
    </w:p>
    <w:p w14:paraId="5F7A62A3" w14:textId="77777777" w:rsidR="00CB5DFF" w:rsidRDefault="00CB5DFF" w:rsidP="00CB5DFF">
      <w:pPr>
        <w:rPr>
          <w:color w:val="000000"/>
        </w:rPr>
      </w:pPr>
    </w:p>
    <w:p w14:paraId="7E07250E" w14:textId="77777777" w:rsidR="007D2DE4" w:rsidRDefault="007D2DE4" w:rsidP="00CB5DFF">
      <w:pPr>
        <w:jc w:val="both"/>
        <w:rPr>
          <w:color w:val="000000"/>
        </w:rPr>
      </w:pPr>
    </w:p>
    <w:p w14:paraId="732574DB" w14:textId="77777777" w:rsidR="007D2DE4" w:rsidRDefault="007D2DE4" w:rsidP="00CB5DFF">
      <w:pPr>
        <w:jc w:val="both"/>
        <w:rPr>
          <w:color w:val="000000"/>
        </w:rPr>
      </w:pPr>
    </w:p>
    <w:p w14:paraId="7F00EF9D" w14:textId="77777777" w:rsidR="007D2DE4" w:rsidRDefault="007D2DE4" w:rsidP="00CB5DFF">
      <w:pPr>
        <w:jc w:val="both"/>
        <w:rPr>
          <w:color w:val="000000"/>
        </w:rPr>
      </w:pPr>
    </w:p>
    <w:p w14:paraId="61F55631" w14:textId="77777777" w:rsidR="007D2DE4" w:rsidRDefault="007D2DE4" w:rsidP="00CB5DFF">
      <w:pPr>
        <w:jc w:val="both"/>
        <w:rPr>
          <w:color w:val="000000"/>
        </w:rPr>
      </w:pPr>
    </w:p>
    <w:p w14:paraId="1BF86EE5" w14:textId="77777777" w:rsidR="007D2DE4" w:rsidRDefault="007D2DE4" w:rsidP="00CB5DFF">
      <w:pPr>
        <w:jc w:val="both"/>
        <w:rPr>
          <w:color w:val="000000"/>
        </w:rPr>
      </w:pPr>
    </w:p>
    <w:p w14:paraId="24C2F98C" w14:textId="77777777" w:rsidR="007D2DE4" w:rsidRDefault="007D2DE4" w:rsidP="00CB5DFF">
      <w:pPr>
        <w:jc w:val="both"/>
        <w:rPr>
          <w:color w:val="000000"/>
        </w:rPr>
      </w:pPr>
    </w:p>
    <w:p w14:paraId="66EC25BB" w14:textId="77777777" w:rsidR="007D2DE4" w:rsidRDefault="007D2DE4" w:rsidP="00CB5DFF">
      <w:pPr>
        <w:jc w:val="both"/>
        <w:rPr>
          <w:color w:val="000000"/>
        </w:rPr>
      </w:pPr>
    </w:p>
    <w:p w14:paraId="0C7067C7" w14:textId="77777777" w:rsidR="007D2DE4" w:rsidRDefault="007D2DE4" w:rsidP="00CB5DFF">
      <w:pPr>
        <w:jc w:val="both"/>
        <w:rPr>
          <w:color w:val="000000"/>
        </w:rPr>
      </w:pPr>
    </w:p>
    <w:p w14:paraId="4F4A05E6" w14:textId="77777777" w:rsidR="007D2DE4" w:rsidRDefault="007D2DE4" w:rsidP="00CB5DFF">
      <w:pPr>
        <w:jc w:val="both"/>
        <w:rPr>
          <w:color w:val="000000"/>
        </w:rPr>
      </w:pPr>
    </w:p>
    <w:p w14:paraId="65D122C4" w14:textId="77777777" w:rsidR="007D2DE4" w:rsidRDefault="007D2DE4" w:rsidP="00CB5DFF">
      <w:pPr>
        <w:jc w:val="both"/>
        <w:rPr>
          <w:color w:val="000000"/>
        </w:rPr>
      </w:pPr>
    </w:p>
    <w:p w14:paraId="143AFEAA" w14:textId="7632E9AF" w:rsidR="00CB5DFF" w:rsidRDefault="00CB5DFF" w:rsidP="00CB5DFF">
      <w:pPr>
        <w:jc w:val="both"/>
        <w:rPr>
          <w:b/>
          <w:u w:val="single"/>
        </w:rPr>
      </w:pPr>
      <w:r>
        <w:rPr>
          <w:b/>
          <w:u w:val="single"/>
        </w:rPr>
        <w:lastRenderedPageBreak/>
        <w:t xml:space="preserve">4. Strategie v případě </w:t>
      </w:r>
      <w:proofErr w:type="spellStart"/>
      <w:r>
        <w:rPr>
          <w:b/>
          <w:u w:val="single"/>
        </w:rPr>
        <w:t>kyberšikany</w:t>
      </w:r>
      <w:proofErr w:type="spellEnd"/>
      <w:r>
        <w:rPr>
          <w:b/>
          <w:u w:val="single"/>
        </w:rPr>
        <w:t xml:space="preserve"> a dalších forem kybernetické agrese</w:t>
      </w:r>
    </w:p>
    <w:p w14:paraId="36488E6F" w14:textId="77777777" w:rsidR="00CB5DFF" w:rsidRDefault="00CB5DFF" w:rsidP="00CB5DFF">
      <w:pPr>
        <w:jc w:val="both"/>
      </w:pPr>
      <w:r>
        <w:t xml:space="preserve"> </w:t>
      </w:r>
      <w:proofErr w:type="spellStart"/>
      <w:r>
        <w:t>Kyberšikana</w:t>
      </w:r>
      <w:proofErr w:type="spellEnd"/>
      <w:r>
        <w:t xml:space="preserve"> je forma agrese, která se uplatňuje vůči jedinci či skupině osob s použitím informačních a komunikačních technologií (počítačů, </w:t>
      </w:r>
      <w:proofErr w:type="spellStart"/>
      <w:r>
        <w:t>tabletů</w:t>
      </w:r>
      <w:proofErr w:type="spellEnd"/>
      <w:r>
        <w:t xml:space="preserve">, mobilních telefonů a dalších moderních komunikačních nástrojů), a ke které dochází opakovaně, ať už ze strany původního agresora či dalších osob - tzv. sekundárních útočníků (např. opakované sdílení nahrávky, opakované komentování apod.). </w:t>
      </w:r>
    </w:p>
    <w:p w14:paraId="188D0787" w14:textId="77777777" w:rsidR="00CB5DFF" w:rsidRDefault="00CB5DFF" w:rsidP="00CB5DFF">
      <w:pPr>
        <w:jc w:val="both"/>
      </w:pPr>
      <w:r>
        <w:t xml:space="preserve">Ačkoli je </w:t>
      </w:r>
      <w:proofErr w:type="spellStart"/>
      <w:r>
        <w:t>kyberšikana</w:t>
      </w:r>
      <w:proofErr w:type="spellEnd"/>
      <w:r>
        <w:t xml:space="preserve"> zpravidla definována jako činnost záměrná, může vzniknout i nezáměrně – např. jako nevhodný vtip, který se v on-line prostředí vymkne kontrole.</w:t>
      </w:r>
    </w:p>
    <w:p w14:paraId="7566794A" w14:textId="77777777" w:rsidR="00CB5DFF" w:rsidRDefault="00CB5DFF" w:rsidP="00CB5DFF">
      <w:pPr>
        <w:jc w:val="both"/>
      </w:pPr>
      <w:proofErr w:type="spellStart"/>
      <w:r>
        <w:t>Kyberšikana</w:t>
      </w:r>
      <w:proofErr w:type="spellEnd"/>
      <w:r>
        <w:t xml:space="preserve"> je často zaměňována s tzv. on-line obtěžováním. Termínem on-line obtěžování označujeme jednorázové útoky, jejichž dopad je pouze dočasný. „Opravdová“ </w:t>
      </w:r>
      <w:proofErr w:type="spellStart"/>
      <w:r>
        <w:t>kyberšikana</w:t>
      </w:r>
      <w:proofErr w:type="spellEnd"/>
      <w:r>
        <w:t xml:space="preserve"> musí splňovat zejména kritéria opakovanosti, musí být dlouhodobá a musí být vnímána jako ubližující. Oběť se pak nedokáže útokům účinně bránit, existuje mocenská nerovnováha.</w:t>
      </w:r>
    </w:p>
    <w:p w14:paraId="77481560" w14:textId="77777777" w:rsidR="00CB5DFF" w:rsidRDefault="00CB5DFF" w:rsidP="00CB5DFF">
      <w:pPr>
        <w:rPr>
          <w:b/>
          <w:color w:val="000000"/>
          <w:u w:val="single"/>
          <w:shd w:val="clear" w:color="auto" w:fill="FFFFFF"/>
        </w:rPr>
      </w:pPr>
    </w:p>
    <w:p w14:paraId="2368E9B4" w14:textId="77777777" w:rsidR="00CB5DFF" w:rsidRDefault="00CB5DFF" w:rsidP="00CB5DFF">
      <w:pPr>
        <w:rPr>
          <w:b/>
          <w:color w:val="000000"/>
          <w:u w:val="single"/>
          <w:shd w:val="clear" w:color="auto" w:fill="FFFFFF"/>
        </w:rPr>
      </w:pPr>
    </w:p>
    <w:p w14:paraId="0ADA728A" w14:textId="77777777" w:rsidR="00CB5DFF" w:rsidRDefault="00CB5DFF" w:rsidP="00CB5DFF">
      <w:pPr>
        <w:jc w:val="both"/>
        <w:rPr>
          <w:b/>
        </w:rPr>
      </w:pPr>
      <w:r>
        <w:rPr>
          <w:b/>
        </w:rPr>
        <w:t xml:space="preserve">Mezi </w:t>
      </w:r>
      <w:proofErr w:type="spellStart"/>
      <w:r>
        <w:rPr>
          <w:b/>
        </w:rPr>
        <w:t>kyberšikanu</w:t>
      </w:r>
      <w:proofErr w:type="spellEnd"/>
      <w:r>
        <w:rPr>
          <w:b/>
        </w:rPr>
        <w:t xml:space="preserve"> řadíme projevy tradiční psychické šikany posílené využitím ICT, například: </w:t>
      </w:r>
    </w:p>
    <w:p w14:paraId="7968CAEE" w14:textId="77777777" w:rsidR="00CB5DFF" w:rsidRDefault="00CB5DFF" w:rsidP="00CB5DFF">
      <w:pPr>
        <w:jc w:val="both"/>
        <w:rPr>
          <w:i/>
        </w:rPr>
      </w:pPr>
      <w:proofErr w:type="spellStart"/>
      <w:r>
        <w:rPr>
          <w:i/>
        </w:rPr>
        <w:t>Dehonestování</w:t>
      </w:r>
      <w:proofErr w:type="spellEnd"/>
      <w:r>
        <w:rPr>
          <w:i/>
        </w:rPr>
        <w:t xml:space="preserve"> (ponižování, nadávání, urážení) v on-line prostředí. </w:t>
      </w:r>
    </w:p>
    <w:p w14:paraId="443E1282" w14:textId="77777777" w:rsidR="00CB5DFF" w:rsidRDefault="00CB5DFF" w:rsidP="00CB5DFF">
      <w:pPr>
        <w:jc w:val="both"/>
        <w:rPr>
          <w:i/>
        </w:rPr>
      </w:pPr>
      <w:r>
        <w:rPr>
          <w:i/>
        </w:rPr>
        <w:t xml:space="preserve">Vyhrožování a zastrašování v on-line prostředí. </w:t>
      </w:r>
    </w:p>
    <w:p w14:paraId="1C58DD6B" w14:textId="77777777" w:rsidR="00CB5DFF" w:rsidRDefault="00CB5DFF" w:rsidP="00CB5DFF">
      <w:pPr>
        <w:jc w:val="both"/>
        <w:rPr>
          <w:i/>
        </w:rPr>
      </w:pPr>
      <w:r>
        <w:rPr>
          <w:i/>
        </w:rPr>
        <w:t xml:space="preserve">Vydírání v on-line prostředí. </w:t>
      </w:r>
    </w:p>
    <w:p w14:paraId="183323B2" w14:textId="77777777" w:rsidR="00CB5DFF" w:rsidRDefault="00CB5DFF" w:rsidP="00CB5DFF">
      <w:pPr>
        <w:jc w:val="both"/>
        <w:rPr>
          <w:i/>
        </w:rPr>
      </w:pPr>
      <w:r>
        <w:rPr>
          <w:i/>
        </w:rPr>
        <w:t>Očerňování (pomlouvání) v on-line prostředí.</w:t>
      </w:r>
    </w:p>
    <w:p w14:paraId="7CED24A0" w14:textId="77777777" w:rsidR="00CB5DFF" w:rsidRDefault="00CB5DFF" w:rsidP="00CB5DFF">
      <w:pPr>
        <w:jc w:val="both"/>
      </w:pPr>
    </w:p>
    <w:p w14:paraId="30A2FA79" w14:textId="77777777" w:rsidR="00CB5DFF" w:rsidRDefault="00CB5DFF" w:rsidP="00CB5DFF">
      <w:pPr>
        <w:jc w:val="both"/>
        <w:rPr>
          <w:b/>
        </w:rPr>
      </w:pPr>
      <w:r>
        <w:rPr>
          <w:b/>
        </w:rPr>
        <w:t xml:space="preserve">Mezi typické formy </w:t>
      </w:r>
      <w:proofErr w:type="spellStart"/>
      <w:r>
        <w:rPr>
          <w:b/>
        </w:rPr>
        <w:t>kyberšikany</w:t>
      </w:r>
      <w:proofErr w:type="spellEnd"/>
      <w:r>
        <w:rPr>
          <w:b/>
        </w:rPr>
        <w:t xml:space="preserve"> také patří:</w:t>
      </w:r>
    </w:p>
    <w:p w14:paraId="776FC09B" w14:textId="77777777" w:rsidR="00CB5DFF" w:rsidRDefault="00CB5DFF" w:rsidP="00CB5DFF">
      <w:pPr>
        <w:jc w:val="both"/>
        <w:rPr>
          <w:i/>
        </w:rPr>
      </w:pPr>
      <w:bookmarkStart w:id="1" w:name="_Toc479083769"/>
      <w:bookmarkStart w:id="2" w:name="_Toc442786335"/>
      <w:r>
        <w:rPr>
          <w:i/>
        </w:rPr>
        <w:t>Publikování ponižujících videozáznamů, audiozáznamů nebo fotografií</w:t>
      </w:r>
      <w:bookmarkEnd w:id="1"/>
      <w:bookmarkEnd w:id="2"/>
      <w:r>
        <w:rPr>
          <w:i/>
        </w:rPr>
        <w:t xml:space="preserve"> </w:t>
      </w:r>
    </w:p>
    <w:p w14:paraId="153CF38C" w14:textId="77777777" w:rsidR="00CB5DFF" w:rsidRDefault="00CB5DFF" w:rsidP="00CB5DFF">
      <w:pPr>
        <w:jc w:val="both"/>
        <w:rPr>
          <w:i/>
        </w:rPr>
      </w:pPr>
      <w:bookmarkStart w:id="3" w:name="_Toc479083770"/>
      <w:bookmarkStart w:id="4" w:name="_Toc442786336"/>
      <w:r>
        <w:rPr>
          <w:i/>
        </w:rPr>
        <w:t>Ponižování a pomlouvání (</w:t>
      </w:r>
      <w:proofErr w:type="spellStart"/>
      <w:r>
        <w:rPr>
          <w:i/>
        </w:rPr>
        <w:t>denigration</w:t>
      </w:r>
      <w:proofErr w:type="spellEnd"/>
      <w:r>
        <w:rPr>
          <w:i/>
        </w:rPr>
        <w:t>)</w:t>
      </w:r>
      <w:bookmarkEnd w:id="3"/>
      <w:bookmarkEnd w:id="4"/>
      <w:r>
        <w:rPr>
          <w:i/>
        </w:rPr>
        <w:t xml:space="preserve"> </w:t>
      </w:r>
    </w:p>
    <w:p w14:paraId="5E57F170" w14:textId="77777777" w:rsidR="00CB5DFF" w:rsidRDefault="00CB5DFF" w:rsidP="00CB5DFF">
      <w:pPr>
        <w:jc w:val="both"/>
        <w:rPr>
          <w:i/>
        </w:rPr>
      </w:pPr>
      <w:bookmarkStart w:id="5" w:name="_Toc479083771"/>
      <w:bookmarkStart w:id="6" w:name="_Toc442786337"/>
      <w:r>
        <w:rPr>
          <w:i/>
        </w:rPr>
        <w:t>Krádež identity (</w:t>
      </w:r>
      <w:proofErr w:type="spellStart"/>
      <w:r>
        <w:rPr>
          <w:i/>
        </w:rPr>
        <w:t>impersonation</w:t>
      </w:r>
      <w:proofErr w:type="spellEnd"/>
      <w:r>
        <w:rPr>
          <w:i/>
        </w:rPr>
        <w:t>)</w:t>
      </w:r>
      <w:bookmarkEnd w:id="5"/>
      <w:bookmarkEnd w:id="6"/>
      <w:r>
        <w:rPr>
          <w:i/>
        </w:rPr>
        <w:t xml:space="preserve"> a její zneužití</w:t>
      </w:r>
    </w:p>
    <w:p w14:paraId="6ED63CA3" w14:textId="77777777" w:rsidR="00CB5DFF" w:rsidRDefault="00CB5DFF" w:rsidP="00CB5DFF">
      <w:pPr>
        <w:jc w:val="both"/>
        <w:rPr>
          <w:i/>
        </w:rPr>
      </w:pPr>
      <w:bookmarkStart w:id="7" w:name="_Toc479083772"/>
      <w:bookmarkStart w:id="8" w:name="_Toc442786338"/>
      <w:r>
        <w:rPr>
          <w:i/>
        </w:rPr>
        <w:t>Ztrapňování pomocí falešných profilů</w:t>
      </w:r>
      <w:bookmarkEnd w:id="7"/>
      <w:bookmarkEnd w:id="8"/>
      <w:r>
        <w:rPr>
          <w:i/>
        </w:rPr>
        <w:t xml:space="preserve"> </w:t>
      </w:r>
    </w:p>
    <w:p w14:paraId="2BE12916" w14:textId="77777777" w:rsidR="00CB5DFF" w:rsidRDefault="00CB5DFF" w:rsidP="00CB5DFF">
      <w:pPr>
        <w:jc w:val="both"/>
        <w:rPr>
          <w:i/>
        </w:rPr>
      </w:pPr>
      <w:bookmarkStart w:id="9" w:name="_Toc479083773"/>
      <w:bookmarkStart w:id="10" w:name="_Toc442786339"/>
      <w:r>
        <w:rPr>
          <w:i/>
        </w:rPr>
        <w:t>Provokování a napadání uživatelů v online komunikaci (</w:t>
      </w:r>
      <w:proofErr w:type="spellStart"/>
      <w:r>
        <w:rPr>
          <w:i/>
        </w:rPr>
        <w:t>flaming</w:t>
      </w:r>
      <w:proofErr w:type="spellEnd"/>
      <w:r>
        <w:rPr>
          <w:i/>
        </w:rPr>
        <w:t>/</w:t>
      </w:r>
      <w:proofErr w:type="spellStart"/>
      <w:r>
        <w:rPr>
          <w:i/>
        </w:rPr>
        <w:t>bashing</w:t>
      </w:r>
      <w:proofErr w:type="spellEnd"/>
      <w:r>
        <w:rPr>
          <w:i/>
        </w:rPr>
        <w:t>)</w:t>
      </w:r>
      <w:bookmarkEnd w:id="9"/>
      <w:bookmarkEnd w:id="10"/>
    </w:p>
    <w:p w14:paraId="77F1EBCF" w14:textId="77777777" w:rsidR="00CB5DFF" w:rsidRDefault="00CB5DFF" w:rsidP="00CB5DFF">
      <w:pPr>
        <w:jc w:val="both"/>
        <w:rPr>
          <w:i/>
        </w:rPr>
      </w:pPr>
      <w:bookmarkStart w:id="11" w:name="_Toc479083774"/>
      <w:bookmarkStart w:id="12" w:name="_Toc442786340"/>
      <w:r>
        <w:rPr>
          <w:i/>
        </w:rPr>
        <w:t>Zveřejňování cizích tajemství s cílem poškodit oběť (</w:t>
      </w:r>
      <w:proofErr w:type="spellStart"/>
      <w:r>
        <w:rPr>
          <w:i/>
        </w:rPr>
        <w:t>trickery</w:t>
      </w:r>
      <w:proofErr w:type="spellEnd"/>
      <w:r>
        <w:rPr>
          <w:i/>
        </w:rPr>
        <w:t>/</w:t>
      </w:r>
      <w:proofErr w:type="spellStart"/>
      <w:r>
        <w:rPr>
          <w:i/>
        </w:rPr>
        <w:t>outing</w:t>
      </w:r>
      <w:proofErr w:type="spellEnd"/>
      <w:r>
        <w:rPr>
          <w:i/>
        </w:rPr>
        <w:t>)</w:t>
      </w:r>
      <w:bookmarkEnd w:id="11"/>
      <w:bookmarkEnd w:id="12"/>
      <w:r>
        <w:rPr>
          <w:i/>
        </w:rPr>
        <w:t xml:space="preserve"> </w:t>
      </w:r>
    </w:p>
    <w:p w14:paraId="16F05498" w14:textId="77777777" w:rsidR="00CB5DFF" w:rsidRDefault="00CB5DFF" w:rsidP="00CB5DFF">
      <w:pPr>
        <w:jc w:val="both"/>
        <w:rPr>
          <w:i/>
        </w:rPr>
      </w:pPr>
      <w:bookmarkStart w:id="13" w:name="_Toc479083775"/>
      <w:bookmarkStart w:id="14" w:name="_Toc442786341"/>
      <w:r>
        <w:rPr>
          <w:i/>
        </w:rPr>
        <w:t>Vyloučení z virtuální komunity (</w:t>
      </w:r>
      <w:proofErr w:type="spellStart"/>
      <w:r>
        <w:rPr>
          <w:i/>
        </w:rPr>
        <w:t>exclusion</w:t>
      </w:r>
      <w:proofErr w:type="spellEnd"/>
      <w:r>
        <w:rPr>
          <w:i/>
        </w:rPr>
        <w:t>)</w:t>
      </w:r>
      <w:bookmarkEnd w:id="13"/>
      <w:bookmarkEnd w:id="14"/>
    </w:p>
    <w:p w14:paraId="1CEA1061" w14:textId="77777777" w:rsidR="00CB5DFF" w:rsidRDefault="00CB5DFF" w:rsidP="00CB5DFF">
      <w:pPr>
        <w:jc w:val="both"/>
        <w:rPr>
          <w:i/>
        </w:rPr>
      </w:pPr>
      <w:bookmarkStart w:id="15" w:name="_Toc479083776"/>
      <w:bookmarkStart w:id="16" w:name="_Toc442786342"/>
      <w:r>
        <w:rPr>
          <w:i/>
        </w:rPr>
        <w:t>Obtěžování (</w:t>
      </w:r>
      <w:proofErr w:type="spellStart"/>
      <w:r>
        <w:rPr>
          <w:i/>
        </w:rPr>
        <w:t>harassment</w:t>
      </w:r>
      <w:proofErr w:type="spellEnd"/>
      <w:r>
        <w:rPr>
          <w:i/>
        </w:rPr>
        <w:t>)</w:t>
      </w:r>
      <w:bookmarkEnd w:id="15"/>
      <w:bookmarkEnd w:id="16"/>
      <w:r>
        <w:rPr>
          <w:i/>
        </w:rPr>
        <w:t xml:space="preserve"> </w:t>
      </w:r>
    </w:p>
    <w:p w14:paraId="5A8325D0" w14:textId="77777777" w:rsidR="00CB5DFF" w:rsidRDefault="00CB5DFF" w:rsidP="00CB5DFF">
      <w:pPr>
        <w:jc w:val="both"/>
        <w:rPr>
          <w:i/>
        </w:rPr>
      </w:pPr>
      <w:bookmarkStart w:id="17" w:name="_Toc479083777"/>
      <w:bookmarkStart w:id="18" w:name="_Toc442786343"/>
      <w:r>
        <w:rPr>
          <w:i/>
        </w:rPr>
        <w:t xml:space="preserve">Specifické formy </w:t>
      </w:r>
      <w:proofErr w:type="spellStart"/>
      <w:r>
        <w:rPr>
          <w:i/>
        </w:rPr>
        <w:t>kyberšikany</w:t>
      </w:r>
      <w:proofErr w:type="spellEnd"/>
      <w:r>
        <w:rPr>
          <w:i/>
        </w:rPr>
        <w:t xml:space="preserve"> spojené s hraním on-line her</w:t>
      </w:r>
      <w:bookmarkEnd w:id="17"/>
      <w:bookmarkEnd w:id="18"/>
    </w:p>
    <w:p w14:paraId="744E8ED3" w14:textId="77777777" w:rsidR="00CB5DFF" w:rsidRDefault="00CB5DFF" w:rsidP="00CB5DFF">
      <w:pPr>
        <w:jc w:val="both"/>
        <w:rPr>
          <w:i/>
        </w:rPr>
      </w:pPr>
      <w:bookmarkStart w:id="19" w:name="_Toc479083778"/>
      <w:bookmarkStart w:id="20" w:name="_Toc442786344"/>
      <w:r>
        <w:rPr>
          <w:i/>
        </w:rPr>
        <w:t xml:space="preserve">Happy </w:t>
      </w:r>
      <w:proofErr w:type="spellStart"/>
      <w:r>
        <w:rPr>
          <w:i/>
        </w:rPr>
        <w:t>slapping</w:t>
      </w:r>
      <w:proofErr w:type="spellEnd"/>
      <w:r>
        <w:rPr>
          <w:i/>
        </w:rPr>
        <w:t xml:space="preserve"> </w:t>
      </w:r>
      <w:bookmarkEnd w:id="19"/>
      <w:bookmarkEnd w:id="20"/>
      <w:r>
        <w:rPr>
          <w:color w:val="545454"/>
          <w:shd w:val="clear" w:color="auto" w:fill="FFFFFF"/>
        </w:rPr>
        <w:t> </w:t>
      </w:r>
      <w:r>
        <w:rPr>
          <w:shd w:val="clear" w:color="auto" w:fill="FFFFFF"/>
        </w:rPr>
        <w:t>(v </w:t>
      </w:r>
      <w:r>
        <w:rPr>
          <w:rStyle w:val="Zdraznn"/>
          <w:bCs/>
          <w:shd w:val="clear" w:color="auto" w:fill="FFFFFF"/>
        </w:rPr>
        <w:t>překladu</w:t>
      </w:r>
      <w:r>
        <w:rPr>
          <w:shd w:val="clear" w:color="auto" w:fill="FFFFFF"/>
        </w:rPr>
        <w:t> „zábavné fackování“)</w:t>
      </w:r>
    </w:p>
    <w:p w14:paraId="04CA34EF" w14:textId="77777777" w:rsidR="00CB5DFF" w:rsidRDefault="00CB5DFF" w:rsidP="00CB5DFF">
      <w:pPr>
        <w:rPr>
          <w:color w:val="000000"/>
        </w:rPr>
      </w:pPr>
      <w:bookmarkStart w:id="21" w:name="_Toc479083779"/>
      <w:bookmarkStart w:id="22" w:name="_Toc442786345"/>
      <w:proofErr w:type="spellStart"/>
      <w:r>
        <w:rPr>
          <w:i/>
        </w:rPr>
        <w:t>Kyberstalking</w:t>
      </w:r>
      <w:bookmarkEnd w:id="21"/>
      <w:proofErr w:type="spellEnd"/>
      <w:r>
        <w:rPr>
          <w:i/>
        </w:rPr>
        <w:t xml:space="preserve"> </w:t>
      </w:r>
      <w:bookmarkEnd w:id="22"/>
      <w:r>
        <w:t>(</w:t>
      </w:r>
      <w:r>
        <w:rPr>
          <w:shd w:val="clear" w:color="auto" w:fill="FFFFFF"/>
        </w:rPr>
        <w:t>pronásledování ve spojení s využitím informačních komunikačních technologií)</w:t>
      </w:r>
      <w:r>
        <w:rPr>
          <w:i/>
        </w:rPr>
        <w:br/>
      </w:r>
      <w:proofErr w:type="spellStart"/>
      <w:r>
        <w:rPr>
          <w:i/>
        </w:rPr>
        <w:t>Webcam</w:t>
      </w:r>
      <w:proofErr w:type="spellEnd"/>
      <w:r>
        <w:rPr>
          <w:i/>
        </w:rPr>
        <w:t xml:space="preserve"> </w:t>
      </w:r>
      <w:proofErr w:type="spellStart"/>
      <w:r>
        <w:rPr>
          <w:i/>
        </w:rPr>
        <w:t>trolling</w:t>
      </w:r>
      <w:proofErr w:type="spellEnd"/>
      <w:r>
        <w:rPr>
          <w:i/>
        </w:rPr>
        <w:t xml:space="preserve"> </w:t>
      </w:r>
      <w:r>
        <w:t>(</w:t>
      </w:r>
      <w:r>
        <w:rPr>
          <w:color w:val="000000"/>
        </w:rPr>
        <w:t>zneužívání webkamer pro manipulaci uživatelů internetu prostřednictvím podvržených videozáznamů)</w:t>
      </w:r>
    </w:p>
    <w:p w14:paraId="5C5D671A" w14:textId="77777777" w:rsidR="00CB5DFF" w:rsidRDefault="00CB5DFF" w:rsidP="00CB5DFF">
      <w:pPr>
        <w:rPr>
          <w:color w:val="000000"/>
        </w:rPr>
      </w:pPr>
    </w:p>
    <w:p w14:paraId="064925B8" w14:textId="77777777" w:rsidR="00CB5DFF" w:rsidRDefault="00CB5DFF" w:rsidP="00CB5DFF">
      <w:pPr>
        <w:rPr>
          <w:color w:val="000000"/>
        </w:rPr>
      </w:pPr>
    </w:p>
    <w:p w14:paraId="3F38AC15" w14:textId="77777777" w:rsidR="00CB5DFF" w:rsidRDefault="00CB5DFF" w:rsidP="00CB5DFF">
      <w:pPr>
        <w:jc w:val="both"/>
      </w:pPr>
    </w:p>
    <w:p w14:paraId="7C2E69DB" w14:textId="77777777" w:rsidR="00CB5DFF" w:rsidRDefault="00CB5DFF" w:rsidP="00CB5DFF">
      <w:pPr>
        <w:jc w:val="both"/>
        <w:rPr>
          <w:b/>
          <w:i/>
        </w:rPr>
      </w:pPr>
      <w:r>
        <w:rPr>
          <w:b/>
          <w:i/>
        </w:rPr>
        <w:t>1. Podpořit oběť a zajistit její bezpečí</w:t>
      </w:r>
    </w:p>
    <w:p w14:paraId="1B9FFAA9" w14:textId="77777777" w:rsidR="00CB5DFF" w:rsidRDefault="00CB5DFF" w:rsidP="00CB5DFF">
      <w:pPr>
        <w:jc w:val="both"/>
      </w:pPr>
      <w:r>
        <w:t xml:space="preserve">Mezi první kroky patří zejména zklidnění oběti (ta je často rozčilená, její reakce mohou být přehnané, v některých případech až </w:t>
      </w:r>
      <w:proofErr w:type="spellStart"/>
      <w:r>
        <w:t>suicidní</w:t>
      </w:r>
      <w:proofErr w:type="spellEnd"/>
      <w:r>
        <w:t xml:space="preserve">) a nabídnutí podpory. Zároveň je třeba zajistit, aby </w:t>
      </w:r>
      <w:proofErr w:type="spellStart"/>
      <w:r>
        <w:t>kyberšikana</w:t>
      </w:r>
      <w:proofErr w:type="spellEnd"/>
      <w:r>
        <w:t xml:space="preserve"> dále nepokračovala, tedy odstranit závadný obsah z internetu – např. smazat videa, která oběť ponižují, odstranit závadné fotografie, zablokovat profil pachatele atd. Toto lze provádět v součinnosti s IT odborníkem, poskytovatelem dané on-line služby, administrátory služby apod.</w:t>
      </w:r>
    </w:p>
    <w:p w14:paraId="635FE1DC" w14:textId="77777777" w:rsidR="00CB5DFF" w:rsidRDefault="00CB5DFF" w:rsidP="00CB5DFF">
      <w:pPr>
        <w:jc w:val="both"/>
      </w:pPr>
    </w:p>
    <w:p w14:paraId="7068A529" w14:textId="77777777" w:rsidR="00CB5DFF" w:rsidRDefault="00CB5DFF" w:rsidP="00CB5DFF">
      <w:pPr>
        <w:jc w:val="both"/>
        <w:rPr>
          <w:b/>
          <w:i/>
        </w:rPr>
      </w:pPr>
      <w:r>
        <w:rPr>
          <w:b/>
          <w:i/>
        </w:rPr>
        <w:t>2. Zajistit co nejvíce důkazních materiálů</w:t>
      </w:r>
    </w:p>
    <w:p w14:paraId="799519D7" w14:textId="77777777" w:rsidR="00CB5DFF" w:rsidRDefault="00CB5DFF" w:rsidP="00CB5DFF">
      <w:pPr>
        <w:jc w:val="both"/>
      </w:pPr>
      <w:r>
        <w:t xml:space="preserve">Před samotným smazáním materiálů je však nutné zajistit dostatek důkazů – pořídit si </w:t>
      </w:r>
      <w:proofErr w:type="spellStart"/>
      <w:r>
        <w:t>snapshoty</w:t>
      </w:r>
      <w:proofErr w:type="spellEnd"/>
      <w:r>
        <w:t xml:space="preserve"> s důkazním materiálem, stáhnout dané internetové stránky do lokálního počítače, zajistit seznam žáků, kteří se stali publikem </w:t>
      </w:r>
      <w:proofErr w:type="spellStart"/>
      <w:r>
        <w:t>kyberšikany</w:t>
      </w:r>
      <w:proofErr w:type="spellEnd"/>
      <w:r>
        <w:t xml:space="preserve"> (např. v rámci diskusní skupiny na sociální síti) – ideálně s odkazy na jejich profily, pokusit se identifikovat agresora (např. prostřednictvím jeho přátel). </w:t>
      </w:r>
    </w:p>
    <w:p w14:paraId="680D485C" w14:textId="77777777" w:rsidR="00CB5DFF" w:rsidRDefault="00CB5DFF" w:rsidP="00CB5DFF">
      <w:pPr>
        <w:jc w:val="both"/>
      </w:pPr>
    </w:p>
    <w:p w14:paraId="609DE9FB" w14:textId="77777777" w:rsidR="00CB5DFF" w:rsidRDefault="00CB5DFF" w:rsidP="00CB5DFF">
      <w:pPr>
        <w:jc w:val="both"/>
      </w:pPr>
      <w:r>
        <w:t xml:space="preserve">U veřejných diskusních skupin je získání důkazních materiálů poměrně snadné, protože má do skupiny přístup každý, nicméně objevuje se velké množství případů, v kterých útočníci založili uzavřenou diskusní skupinu, do níž pozvali předem vybrané spolužáky. V rámci tohoto uzavřeného prostředí pak realizovali </w:t>
      </w:r>
      <w:proofErr w:type="spellStart"/>
      <w:r>
        <w:t>kyberšikanu</w:t>
      </w:r>
      <w:proofErr w:type="spellEnd"/>
      <w:r>
        <w:t xml:space="preserve"> a postupně do skupiny připojovali další uživatele. V těchto situacích doporučujeme kontaktovat odbornou instituci (např. pracovníky projektu E-Bezpečí, projektu Seznam se bezpečně!, případně kriminalisty oddělení informační kriminality Policie ČR), která může pomoci důkazní materiály zajistit jinými cestami.</w:t>
      </w:r>
    </w:p>
    <w:p w14:paraId="252625FD" w14:textId="77777777" w:rsidR="00CB5DFF" w:rsidRDefault="00CB5DFF" w:rsidP="00CB5DFF">
      <w:pPr>
        <w:jc w:val="both"/>
      </w:pPr>
      <w:r>
        <w:lastRenderedPageBreak/>
        <w:t>Důkazní materiály dále využijeme v rámci vyšetřování, při komunikaci s rodiči agresorů a rodičů oběti, v rámci rozhovorů s agresory apod. Vždy je však nutné zajistit bezpečí svědků – tj. z důkazního materiálu by nemělo být zřejmé, jak byl získán (např. v záhlaví jméno žáka, z jehož profilu byl záznam získán).</w:t>
      </w:r>
    </w:p>
    <w:p w14:paraId="438C32A7" w14:textId="77777777" w:rsidR="00CB5DFF" w:rsidRDefault="00CB5DFF" w:rsidP="00CB5DFF">
      <w:pPr>
        <w:jc w:val="both"/>
      </w:pPr>
    </w:p>
    <w:p w14:paraId="747FFF0A" w14:textId="77777777" w:rsidR="00CB5DFF" w:rsidRDefault="00CB5DFF" w:rsidP="00CB5DFF">
      <w:pPr>
        <w:jc w:val="both"/>
        <w:rPr>
          <w:b/>
          <w:i/>
        </w:rPr>
      </w:pPr>
      <w:r>
        <w:rPr>
          <w:b/>
          <w:i/>
        </w:rPr>
        <w:t>3. Incident vždy vyšetřit</w:t>
      </w:r>
    </w:p>
    <w:p w14:paraId="6D6822AF" w14:textId="77777777" w:rsidR="00CB5DFF" w:rsidRDefault="00CB5DFF" w:rsidP="00CB5DFF">
      <w:pPr>
        <w:jc w:val="both"/>
      </w:pPr>
      <w:r>
        <w:t xml:space="preserve">Všechny případy je nutné důkladně vyšetřit – pokud nejsme schopni incident sami vyšetřit, můžeme využít podpory externích institucí. Vyšetřování zahrnuje zjištění, kde incident probíhal, jak dlouho trval, kdo se do něj zapojil, jaký dopad měl na oběť, jakými technickými prostředky lze útok zastavit apod. </w:t>
      </w:r>
    </w:p>
    <w:p w14:paraId="4F077DBF" w14:textId="77777777" w:rsidR="00CB5DFF" w:rsidRDefault="00CB5DFF" w:rsidP="00CB5DFF">
      <w:pPr>
        <w:jc w:val="both"/>
      </w:pPr>
    </w:p>
    <w:p w14:paraId="6D6FF10F" w14:textId="77777777" w:rsidR="00CB5DFF" w:rsidRDefault="00CB5DFF" w:rsidP="00CB5DFF">
      <w:pPr>
        <w:jc w:val="both"/>
        <w:rPr>
          <w:b/>
          <w:i/>
        </w:rPr>
      </w:pPr>
      <w:r>
        <w:rPr>
          <w:b/>
          <w:i/>
        </w:rPr>
        <w:t>4. Informovat rodiče</w:t>
      </w:r>
    </w:p>
    <w:p w14:paraId="7A7FC322" w14:textId="77777777" w:rsidR="00CB5DFF" w:rsidRDefault="00CB5DFF" w:rsidP="00CB5DFF">
      <w:pPr>
        <w:jc w:val="both"/>
      </w:pPr>
      <w:r>
        <w:t xml:space="preserve">O incidentu je nutné informovat rodiče oběti i rodiče agresora, lze využít postupů definovaných ve scénáři řešení tradiční šikany. Poučme rodiče o tom, jaký bude postup řešení na úrovni školy, případně o tom, že daný případ </w:t>
      </w:r>
      <w:proofErr w:type="spellStart"/>
      <w:r>
        <w:t>kyberšikany</w:t>
      </w:r>
      <w:proofErr w:type="spellEnd"/>
      <w:r>
        <w:t xml:space="preserve"> nespadá do kompetence školy a že je možné využít např. právních služeb. V případě, že případ </w:t>
      </w:r>
      <w:proofErr w:type="spellStart"/>
      <w:r>
        <w:t>kyberšikany</w:t>
      </w:r>
      <w:proofErr w:type="spellEnd"/>
      <w:r>
        <w:t xml:space="preserve"> nespadá do kompetencí školy (např. útok proběhl mimo vyučování a nemá návaznost na šikanu, která probíhá ve škole), mohou rodiče např. zažalovat agresora u občanského soudu za obtěžování, úmyslné vystavování nepříjemným zážitkům, stresu apod. </w:t>
      </w:r>
    </w:p>
    <w:p w14:paraId="126DE4C4" w14:textId="77777777" w:rsidR="00CB5DFF" w:rsidRDefault="00CB5DFF" w:rsidP="00CB5DFF">
      <w:pPr>
        <w:jc w:val="both"/>
      </w:pPr>
    </w:p>
    <w:p w14:paraId="1CEDFEF5" w14:textId="77777777" w:rsidR="00CB5DFF" w:rsidRDefault="00CB5DFF" w:rsidP="00CB5DFF">
      <w:pPr>
        <w:jc w:val="both"/>
        <w:rPr>
          <w:b/>
          <w:i/>
        </w:rPr>
      </w:pPr>
      <w:r>
        <w:rPr>
          <w:b/>
          <w:i/>
        </w:rPr>
        <w:t>5. Zkonzultovat řešení s dalšími institucemi</w:t>
      </w:r>
    </w:p>
    <w:p w14:paraId="715AC8FA" w14:textId="77777777" w:rsidR="00CB5DFF" w:rsidRDefault="00CB5DFF" w:rsidP="00CB5DFF">
      <w:pPr>
        <w:jc w:val="both"/>
      </w:pPr>
      <w:r>
        <w:t xml:space="preserve">-se zřizovatelem školy, případně Českou školní inspekcí a dalšími institucemi. </w:t>
      </w:r>
    </w:p>
    <w:p w14:paraId="42DD2611" w14:textId="77777777" w:rsidR="00CB5DFF" w:rsidRDefault="00CB5DFF" w:rsidP="00CB5DFF"/>
    <w:p w14:paraId="390A2EC5" w14:textId="77777777" w:rsidR="00CB5DFF" w:rsidRDefault="00CB5DFF" w:rsidP="00CB5DFF">
      <w:pPr>
        <w:rPr>
          <w:b/>
          <w:i/>
        </w:rPr>
      </w:pPr>
      <w:r>
        <w:rPr>
          <w:b/>
          <w:i/>
        </w:rPr>
        <w:t>6.Žádat konečný verdikt a informace</w:t>
      </w:r>
    </w:p>
    <w:p w14:paraId="56B1182D" w14:textId="77777777" w:rsidR="00CB5DFF" w:rsidRDefault="00CB5DFF" w:rsidP="00CB5DFF">
      <w:pPr>
        <w:jc w:val="both"/>
      </w:pPr>
      <w:r>
        <w:t xml:space="preserve">Po vyšetření celé situace je nutné trvat na konečném stanovisku všech zainteresovaných institucí (např. Policie ČR, OSPOD, pedagogicko-psychologická poradna…) a dalších subjektů (např. rodičů) </w:t>
      </w:r>
      <w:r>
        <w:fldChar w:fldCharType="begin" w:fldLock="1"/>
      </w:r>
      <w: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fldChar w:fldCharType="separate"/>
      </w:r>
      <w:r>
        <w:rPr>
          <w:noProof/>
        </w:rPr>
        <w:t>(Ministerstvo školství, 2009)</w:t>
      </w:r>
      <w:r>
        <w:fldChar w:fldCharType="end"/>
      </w:r>
      <w:r>
        <w:t>.</w:t>
      </w:r>
    </w:p>
    <w:p w14:paraId="62F963AB" w14:textId="77777777" w:rsidR="00CB5DFF" w:rsidRDefault="00CB5DFF" w:rsidP="00CB5DFF">
      <w:pPr>
        <w:jc w:val="both"/>
      </w:pPr>
    </w:p>
    <w:p w14:paraId="1471717D" w14:textId="77777777" w:rsidR="00CB5DFF" w:rsidRDefault="00CB5DFF" w:rsidP="00CB5DFF">
      <w:pPr>
        <w:rPr>
          <w:b/>
          <w:i/>
        </w:rPr>
      </w:pPr>
      <w:r>
        <w:rPr>
          <w:b/>
          <w:i/>
        </w:rPr>
        <w:t>7.Zvolit odpovídající opatření</w:t>
      </w:r>
    </w:p>
    <w:p w14:paraId="5F1B7E22" w14:textId="77777777" w:rsidR="00CB5DFF" w:rsidRDefault="00CB5DFF" w:rsidP="00CB5DFF">
      <w:pPr>
        <w:jc w:val="both"/>
      </w:pPr>
      <w:r>
        <w:t xml:space="preserve">Je velmi důležité postupovat v souladu se školním řádem. Při určení trestu využíváme možností nabízených ve scénáři pro řešení tradiční šikany. </w:t>
      </w:r>
    </w:p>
    <w:p w14:paraId="3CC2C142" w14:textId="77777777" w:rsidR="00CB5DFF" w:rsidRDefault="00CB5DFF" w:rsidP="00CB5DFF"/>
    <w:p w14:paraId="51560517" w14:textId="772830A0" w:rsidR="00CB5DFF" w:rsidRPr="007D2DE4" w:rsidRDefault="00CB5DFF" w:rsidP="00CB5DFF">
      <w:pPr>
        <w:rPr>
          <w:b/>
          <w:i/>
        </w:rPr>
      </w:pPr>
      <w:proofErr w:type="gramStart"/>
      <w:r>
        <w:rPr>
          <w:b/>
          <w:i/>
        </w:rPr>
        <w:t>8.Realizovat</w:t>
      </w:r>
      <w:proofErr w:type="gramEnd"/>
      <w:r>
        <w:rPr>
          <w:b/>
          <w:i/>
        </w:rPr>
        <w:t xml:space="preserve"> preventivní opatření</w:t>
      </w:r>
    </w:p>
    <w:p w14:paraId="6C0E3159" w14:textId="77777777" w:rsidR="00CB5DFF" w:rsidRDefault="00CB5DFF" w:rsidP="00CB5DFF"/>
    <w:p w14:paraId="7788160B" w14:textId="77777777" w:rsidR="00CB5DFF" w:rsidRDefault="00CB5DFF" w:rsidP="00CB5DFF"/>
    <w:p w14:paraId="3AC2A7CC" w14:textId="77777777" w:rsidR="00CB5DFF" w:rsidRDefault="00CB5DFF" w:rsidP="00CB5DFF"/>
    <w:p w14:paraId="58AC0411" w14:textId="77777777" w:rsidR="00CB5DFF" w:rsidRDefault="00CB5DFF" w:rsidP="00CB5DFF">
      <w:pPr>
        <w:rPr>
          <w:b/>
          <w:color w:val="000000"/>
          <w:u w:val="single"/>
          <w:shd w:val="clear" w:color="auto" w:fill="FFFFFF"/>
        </w:rPr>
      </w:pPr>
    </w:p>
    <w:p w14:paraId="5A24DA8A" w14:textId="77777777" w:rsidR="00CB5DFF" w:rsidRDefault="00CB5DFF" w:rsidP="00CB5DFF">
      <w:pPr>
        <w:rPr>
          <w:b/>
          <w:u w:val="single"/>
        </w:rPr>
      </w:pPr>
      <w:r>
        <w:rPr>
          <w:b/>
          <w:color w:val="000000"/>
          <w:u w:val="single"/>
          <w:shd w:val="clear" w:color="auto" w:fill="FFFFFF"/>
        </w:rPr>
        <w:t xml:space="preserve">5. </w:t>
      </w:r>
      <w:r>
        <w:rPr>
          <w:b/>
          <w:u w:val="single"/>
        </w:rPr>
        <w:t xml:space="preserve">Vandalismus páchaný na půdě školy: </w:t>
      </w:r>
    </w:p>
    <w:p w14:paraId="52E0BC38" w14:textId="77777777" w:rsidR="00CB5DFF" w:rsidRDefault="00CB5DFF" w:rsidP="00CB5DFF">
      <w:pPr>
        <w:pStyle w:val="Odstavecseseznamem"/>
        <w:numPr>
          <w:ilvl w:val="0"/>
          <w:numId w:val="7"/>
        </w:numPr>
        <w:ind w:left="714" w:hanging="357"/>
        <w:rPr>
          <w:szCs w:val="24"/>
        </w:rPr>
      </w:pPr>
      <w:r>
        <w:rPr>
          <w:szCs w:val="24"/>
        </w:rPr>
        <w:t>vyrozumět zákonné zástupce (vždy u nezletilých žáků);</w:t>
      </w:r>
    </w:p>
    <w:p w14:paraId="12A19341" w14:textId="77777777" w:rsidR="00CB5DFF" w:rsidRDefault="00CB5DFF" w:rsidP="00CB5DFF">
      <w:pPr>
        <w:pStyle w:val="Odstavecseseznamem"/>
        <w:numPr>
          <w:ilvl w:val="0"/>
          <w:numId w:val="7"/>
        </w:numPr>
        <w:ind w:left="714" w:hanging="357"/>
        <w:rPr>
          <w:szCs w:val="24"/>
        </w:rPr>
      </w:pPr>
      <w:r>
        <w:rPr>
          <w:szCs w:val="24"/>
        </w:rPr>
        <w:t>vyrozumět zákonné zástupce (se souhlasem zletilého žáka);</w:t>
      </w:r>
    </w:p>
    <w:p w14:paraId="5B9ACF19" w14:textId="77777777" w:rsidR="00CB5DFF" w:rsidRDefault="00CB5DFF" w:rsidP="00CB5DFF">
      <w:pPr>
        <w:pStyle w:val="Odstavecseseznamem"/>
        <w:numPr>
          <w:ilvl w:val="0"/>
          <w:numId w:val="7"/>
        </w:numPr>
        <w:ind w:left="714" w:hanging="357"/>
        <w:rPr>
          <w:szCs w:val="24"/>
        </w:rPr>
      </w:pPr>
      <w:r>
        <w:rPr>
          <w:szCs w:val="24"/>
        </w:rPr>
        <w:t>při odmítnutí spolupráce rodičů, zákonných zástupců nebo při opakovaném vandalismu vyrozumět OSPOD (obecní úřad);</w:t>
      </w:r>
    </w:p>
    <w:p w14:paraId="5D07CB8C" w14:textId="77777777" w:rsidR="00CB5DFF" w:rsidRDefault="00CB5DFF" w:rsidP="00CB5DFF">
      <w:pPr>
        <w:pStyle w:val="Odstavecseseznamem"/>
        <w:numPr>
          <w:ilvl w:val="0"/>
          <w:numId w:val="7"/>
        </w:numPr>
        <w:ind w:left="714" w:hanging="357"/>
        <w:rPr>
          <w:szCs w:val="24"/>
        </w:rPr>
      </w:pPr>
      <w:r>
        <w:rPr>
          <w:szCs w:val="24"/>
        </w:rPr>
        <w:t xml:space="preserve">pokud nedojde ke smíru – náhrada vzniklé škody, ohlásit věc Policii ČR (do 5 000 Kč řešeno jako přestupek, nad 5 000 Kč řešeno jako trestný čin); </w:t>
      </w:r>
    </w:p>
    <w:p w14:paraId="0F188F0E" w14:textId="77777777" w:rsidR="00CB5DFF" w:rsidRDefault="00CB5DFF" w:rsidP="00CB5DFF">
      <w:pPr>
        <w:pStyle w:val="Odstavecseseznamem"/>
        <w:numPr>
          <w:ilvl w:val="0"/>
          <w:numId w:val="7"/>
        </w:numPr>
        <w:ind w:left="714" w:hanging="357"/>
        <w:rPr>
          <w:szCs w:val="24"/>
        </w:rPr>
      </w:pPr>
      <w:r>
        <w:rPr>
          <w:szCs w:val="24"/>
        </w:rPr>
        <w:t>při každém vandalskému činu podávat vždy objektivní informace pedagogickému sboru, vychovatelům, žákům a rodičům, aby bylo zamezeno „informačnímu šumu“ a překrucování stavu věci;</w:t>
      </w:r>
    </w:p>
    <w:p w14:paraId="3C34D3B8" w14:textId="77777777" w:rsidR="00CB5DFF" w:rsidRDefault="00CB5DFF" w:rsidP="00CB5DFF">
      <w:pPr>
        <w:pStyle w:val="Odstavecseseznamem"/>
        <w:numPr>
          <w:ilvl w:val="0"/>
          <w:numId w:val="7"/>
        </w:numPr>
        <w:rPr>
          <w:b/>
          <w:color w:val="000000"/>
          <w:u w:val="single"/>
          <w:shd w:val="clear" w:color="auto" w:fill="FFFFFF"/>
        </w:rPr>
      </w:pPr>
      <w:r>
        <w:t xml:space="preserve">při opakovaném vandalismu stejným žákem oslovit pedagogicko-psychologické poradenství nebo střediska výchovné péče (souhlas rodičů, zákonných zástupců, u nezletilých i zletilých žáků).     </w:t>
      </w:r>
    </w:p>
    <w:p w14:paraId="51AB0632" w14:textId="77777777" w:rsidR="00CB5DFF" w:rsidRDefault="00CB5DFF" w:rsidP="00CB5DFF">
      <w:pPr>
        <w:rPr>
          <w:b/>
          <w:color w:val="000000"/>
          <w:u w:val="single"/>
          <w:shd w:val="clear" w:color="auto" w:fill="FFFFFF"/>
        </w:rPr>
      </w:pPr>
    </w:p>
    <w:p w14:paraId="29198987" w14:textId="77777777" w:rsidR="00CB5DFF" w:rsidRDefault="00CB5DFF" w:rsidP="00CB5DFF">
      <w:pPr>
        <w:rPr>
          <w:b/>
          <w:color w:val="000000"/>
          <w:u w:val="single"/>
          <w:shd w:val="clear" w:color="auto" w:fill="FFFFFF"/>
        </w:rPr>
      </w:pPr>
    </w:p>
    <w:p w14:paraId="53BDBFF5" w14:textId="77777777" w:rsidR="00CB5DFF" w:rsidRDefault="00CB5DFF" w:rsidP="00CB5DFF">
      <w:pPr>
        <w:rPr>
          <w:b/>
          <w:color w:val="000000"/>
          <w:u w:val="single"/>
          <w:shd w:val="clear" w:color="auto" w:fill="FFFFFF"/>
        </w:rPr>
      </w:pPr>
    </w:p>
    <w:p w14:paraId="3179F185" w14:textId="77777777" w:rsidR="00CB5DFF" w:rsidRDefault="00CB5DFF" w:rsidP="00CB5DFF">
      <w:pPr>
        <w:rPr>
          <w:b/>
          <w:color w:val="000000"/>
          <w:u w:val="single"/>
          <w:shd w:val="clear" w:color="auto" w:fill="FFFFFF"/>
        </w:rPr>
      </w:pPr>
    </w:p>
    <w:p w14:paraId="2E335B27" w14:textId="77777777" w:rsidR="00CB5DFF" w:rsidRDefault="00CB5DFF" w:rsidP="00CB5DFF">
      <w:pPr>
        <w:rPr>
          <w:b/>
          <w:color w:val="000000"/>
          <w:u w:val="single"/>
          <w:shd w:val="clear" w:color="auto" w:fill="FFFFFF"/>
        </w:rPr>
      </w:pPr>
    </w:p>
    <w:p w14:paraId="5BDE6096" w14:textId="77777777" w:rsidR="007D2DE4" w:rsidRDefault="007D2DE4" w:rsidP="00CB5DFF">
      <w:pPr>
        <w:rPr>
          <w:b/>
          <w:color w:val="000000"/>
          <w:u w:val="single"/>
          <w:shd w:val="clear" w:color="auto" w:fill="FFFFFF"/>
        </w:rPr>
      </w:pPr>
    </w:p>
    <w:p w14:paraId="7D2C3B12" w14:textId="77777777" w:rsidR="007D2DE4" w:rsidRDefault="007D2DE4" w:rsidP="00CB5DFF">
      <w:pPr>
        <w:rPr>
          <w:b/>
          <w:color w:val="000000"/>
          <w:u w:val="single"/>
          <w:shd w:val="clear" w:color="auto" w:fill="FFFFFF"/>
        </w:rPr>
      </w:pPr>
    </w:p>
    <w:p w14:paraId="24E326EA" w14:textId="77777777" w:rsidR="007D2DE4" w:rsidRDefault="007D2DE4" w:rsidP="00CB5DFF">
      <w:pPr>
        <w:rPr>
          <w:b/>
          <w:color w:val="000000"/>
          <w:u w:val="single"/>
          <w:shd w:val="clear" w:color="auto" w:fill="FFFFFF"/>
        </w:rPr>
      </w:pPr>
    </w:p>
    <w:p w14:paraId="39589EC6" w14:textId="77777777" w:rsidR="007D2DE4" w:rsidRDefault="007D2DE4" w:rsidP="00CB5DFF">
      <w:pPr>
        <w:rPr>
          <w:b/>
          <w:color w:val="000000"/>
          <w:u w:val="single"/>
          <w:shd w:val="clear" w:color="auto" w:fill="FFFFFF"/>
        </w:rPr>
      </w:pPr>
    </w:p>
    <w:p w14:paraId="17CFDB83" w14:textId="77777777" w:rsidR="007D2DE4" w:rsidRDefault="007D2DE4" w:rsidP="00CB5DFF">
      <w:pPr>
        <w:rPr>
          <w:b/>
          <w:color w:val="000000"/>
          <w:u w:val="single"/>
          <w:shd w:val="clear" w:color="auto" w:fill="FFFFFF"/>
        </w:rPr>
      </w:pPr>
    </w:p>
    <w:p w14:paraId="033CA6DC" w14:textId="77777777" w:rsidR="00CB5DFF" w:rsidRDefault="00CB5DFF" w:rsidP="00CB5DFF">
      <w:pPr>
        <w:rPr>
          <w:color w:val="000000"/>
        </w:rPr>
      </w:pPr>
      <w:r>
        <w:rPr>
          <w:b/>
          <w:color w:val="000000"/>
          <w:u w:val="single"/>
          <w:shd w:val="clear" w:color="auto" w:fill="FFFFFF"/>
        </w:rPr>
        <w:lastRenderedPageBreak/>
        <w:t>Vybrané kontakty:</w:t>
      </w:r>
      <w:r>
        <w:rPr>
          <w:rStyle w:val="apple-converted-space"/>
          <w:b/>
          <w:color w:val="000000"/>
          <w:shd w:val="clear" w:color="auto" w:fill="FFFFFF"/>
        </w:rPr>
        <w:t> </w:t>
      </w:r>
      <w:r>
        <w:rPr>
          <w:b/>
          <w:color w:val="000000"/>
          <w:u w:val="single"/>
        </w:rPr>
        <w:br/>
      </w:r>
      <w:r>
        <w:rPr>
          <w:color w:val="000000"/>
          <w:shd w:val="clear" w:color="auto" w:fill="FFFFFF"/>
        </w:rPr>
        <w:t>Anima (péče o rodiny závislých), tel.: 224 968 238</w:t>
      </w:r>
      <w:r>
        <w:rPr>
          <w:color w:val="000000"/>
        </w:rPr>
        <w:br/>
      </w:r>
      <w:r>
        <w:rPr>
          <w:color w:val="000000"/>
          <w:shd w:val="clear" w:color="auto" w:fill="FFFFFF"/>
        </w:rPr>
        <w:t>Anonymní linka DROGY, tel.: 974 861 717, mail.: drogam.stop@seznam.cz</w:t>
      </w:r>
      <w:r>
        <w:rPr>
          <w:color w:val="000000"/>
        </w:rPr>
        <w:br/>
      </w:r>
      <w:r>
        <w:rPr>
          <w:color w:val="000000"/>
          <w:shd w:val="clear" w:color="auto" w:fill="FFFFFF"/>
        </w:rPr>
        <w:t>Antidiskriminační linka – linka pro menšiny (Romové, cizinci…) a oběti diskriminace, tel.: 257 329 667</w:t>
      </w:r>
      <w:r>
        <w:rPr>
          <w:rStyle w:val="apple-converted-space"/>
          <w:color w:val="000000"/>
          <w:shd w:val="clear" w:color="auto" w:fill="FFFFFF"/>
        </w:rPr>
        <w:t> </w:t>
      </w:r>
      <w:r>
        <w:rPr>
          <w:color w:val="000000"/>
        </w:rPr>
        <w:br/>
      </w:r>
      <w:r>
        <w:rPr>
          <w:color w:val="000000"/>
          <w:shd w:val="clear" w:color="auto" w:fill="FFFFFF"/>
        </w:rPr>
        <w:t>Bezplatná linka AIDS pomoci nejen pro nemocné, tel.: 800 800 980, nonstop</w:t>
      </w:r>
      <w:r>
        <w:rPr>
          <w:color w:val="000000"/>
        </w:rPr>
        <w:br/>
      </w:r>
      <w:r>
        <w:rPr>
          <w:color w:val="000000"/>
          <w:shd w:val="clear" w:color="auto" w:fill="FFFFFF"/>
        </w:rPr>
        <w:t>Bezplatné linky důvěry pro seniory, tel.: 800 200 007, 800 157 157, nonstop</w:t>
      </w:r>
      <w:r>
        <w:rPr>
          <w:color w:val="000000"/>
        </w:rPr>
        <w:br/>
      </w:r>
      <w:r>
        <w:rPr>
          <w:color w:val="000000"/>
          <w:shd w:val="clear" w:color="auto" w:fill="FFFFFF"/>
        </w:rPr>
        <w:t>Bílý kruh bezpečí – poradna pro oběti trestných činů, Duškova 20, Praha 5, tel.: 257 317 110</w:t>
      </w:r>
      <w:r>
        <w:rPr>
          <w:color w:val="000000"/>
        </w:rPr>
        <w:br/>
      </w:r>
      <w:r>
        <w:rPr>
          <w:color w:val="000000"/>
          <w:shd w:val="clear" w:color="auto" w:fill="FFFFFF"/>
        </w:rPr>
        <w:t>Centrum krizové intervence: tel.: 284 016 666, non stop</w:t>
      </w:r>
      <w:r>
        <w:rPr>
          <w:rStyle w:val="apple-converted-space"/>
          <w:color w:val="000000"/>
          <w:shd w:val="clear" w:color="auto" w:fill="FFFFFF"/>
        </w:rPr>
        <w:t> </w:t>
      </w:r>
      <w:r>
        <w:rPr>
          <w:color w:val="000000"/>
        </w:rPr>
        <w:br/>
      </w:r>
      <w:r>
        <w:rPr>
          <w:color w:val="000000"/>
          <w:shd w:val="clear" w:color="auto" w:fill="FFFFFF"/>
        </w:rPr>
        <w:t>Drop in linka pro ohrožené drogou, tel.: 222 221 431, nonstop</w:t>
      </w:r>
      <w:r>
        <w:rPr>
          <w:color w:val="000000"/>
        </w:rPr>
        <w:br/>
      </w:r>
      <w:r>
        <w:rPr>
          <w:color w:val="000000"/>
          <w:shd w:val="clear" w:color="auto" w:fill="FFFFFF"/>
        </w:rPr>
        <w:t>HELP LINE AIDS, tel.: 800 144 444, 234 118 584</w:t>
      </w:r>
      <w:r>
        <w:rPr>
          <w:rStyle w:val="apple-converted-space"/>
          <w:color w:val="000000"/>
          <w:shd w:val="clear" w:color="auto" w:fill="FFFFFF"/>
        </w:rPr>
        <w:t> </w:t>
      </w:r>
      <w:r>
        <w:rPr>
          <w:color w:val="000000"/>
        </w:rPr>
        <w:br/>
      </w:r>
      <w:r>
        <w:rPr>
          <w:color w:val="000000"/>
          <w:shd w:val="clear" w:color="auto" w:fill="FFFFFF"/>
        </w:rPr>
        <w:t>Internetová poradna – Šikana: www.minimalizacesikany.cz, www.protisikane.cz</w:t>
      </w:r>
      <w:r>
        <w:rPr>
          <w:rStyle w:val="apple-converted-space"/>
          <w:color w:val="000000"/>
          <w:shd w:val="clear" w:color="auto" w:fill="FFFFFF"/>
        </w:rPr>
        <w:t> </w:t>
      </w:r>
      <w:r>
        <w:rPr>
          <w:color w:val="000000"/>
        </w:rPr>
        <w:br/>
      </w:r>
      <w:r>
        <w:rPr>
          <w:color w:val="000000"/>
          <w:shd w:val="clear" w:color="auto" w:fill="FFFFFF"/>
        </w:rPr>
        <w:t>Krizové centrum pro studenty: tel.: 283 880 816</w:t>
      </w:r>
      <w:r>
        <w:rPr>
          <w:color w:val="000000"/>
        </w:rPr>
        <w:br/>
      </w:r>
      <w:r>
        <w:rPr>
          <w:color w:val="000000"/>
          <w:shd w:val="clear" w:color="auto" w:fill="FFFFFF"/>
        </w:rPr>
        <w:t>Krizová linka bezpečí pro děti i dospělé, tel.: 241 484 149</w:t>
      </w:r>
      <w:r>
        <w:rPr>
          <w:color w:val="000000"/>
        </w:rPr>
        <w:br/>
      </w:r>
      <w:r>
        <w:rPr>
          <w:color w:val="000000"/>
          <w:shd w:val="clear" w:color="auto" w:fill="FFFFFF"/>
        </w:rPr>
        <w:t>La strada(týrané ženy), tel.: 222 707 171</w:t>
      </w:r>
      <w:r>
        <w:rPr>
          <w:color w:val="000000"/>
        </w:rPr>
        <w:br/>
      </w:r>
      <w:r>
        <w:rPr>
          <w:color w:val="000000"/>
          <w:shd w:val="clear" w:color="auto" w:fill="FFFFFF"/>
        </w:rPr>
        <w:t>Linka AGUA VITAE (ženy v tísni), tel.: 800 108 000</w:t>
      </w:r>
      <w:r>
        <w:rPr>
          <w:color w:val="000000"/>
        </w:rPr>
        <w:br/>
      </w:r>
      <w:r>
        <w:rPr>
          <w:color w:val="000000"/>
          <w:shd w:val="clear" w:color="auto" w:fill="FFFFFF"/>
        </w:rPr>
        <w:t>Linka bezpečí, tel.: 116 111, www.linkabezpeci.cz, nonstop pomoc dětem v </w:t>
      </w:r>
      <w:proofErr w:type="spellStart"/>
      <w:proofErr w:type="gramStart"/>
      <w:r>
        <w:rPr>
          <w:color w:val="000000"/>
          <w:shd w:val="clear" w:color="auto" w:fill="FFFFFF"/>
        </w:rPr>
        <w:t>tísni,bezplatně</w:t>
      </w:r>
      <w:proofErr w:type="spellEnd"/>
      <w:proofErr w:type="gramEnd"/>
      <w:r>
        <w:rPr>
          <w:color w:val="000000"/>
        </w:rPr>
        <w:br/>
      </w:r>
      <w:r>
        <w:rPr>
          <w:color w:val="000000"/>
          <w:shd w:val="clear" w:color="auto" w:fill="FFFFFF"/>
        </w:rPr>
        <w:t>Rodičovská linka, tel.: 840 111 234</w:t>
      </w:r>
      <w:r>
        <w:rPr>
          <w:color w:val="000000"/>
        </w:rPr>
        <w:br/>
      </w:r>
      <w:r>
        <w:rPr>
          <w:color w:val="000000"/>
          <w:shd w:val="clear" w:color="auto" w:fill="FFFFFF"/>
        </w:rPr>
        <w:t>Linka vzkaz domů, tel.: 116 111 (děti na útěku)</w:t>
      </w:r>
      <w:r>
        <w:rPr>
          <w:color w:val="000000"/>
        </w:rPr>
        <w:br/>
      </w:r>
      <w:r>
        <w:rPr>
          <w:color w:val="000000"/>
          <w:shd w:val="clear" w:color="auto" w:fill="FFFFFF"/>
        </w:rPr>
        <w:t>E-mailová poradna - pomoc@lin¬kabezpeci.cz</w:t>
      </w:r>
      <w:r>
        <w:rPr>
          <w:rStyle w:val="apple-converted-space"/>
          <w:color w:val="000000"/>
          <w:shd w:val="clear" w:color="auto" w:fill="FFFFFF"/>
        </w:rPr>
        <w:t> </w:t>
      </w:r>
      <w:r>
        <w:rPr>
          <w:color w:val="000000"/>
        </w:rPr>
        <w:br/>
      </w:r>
      <w:r>
        <w:rPr>
          <w:color w:val="000000"/>
          <w:shd w:val="clear" w:color="auto" w:fill="FFFFFF"/>
        </w:rPr>
        <w:t>Chat Linky bezpečí - chat.lin¬kabezpeci.cz</w:t>
      </w:r>
      <w:r>
        <w:rPr>
          <w:rStyle w:val="apple-converted-space"/>
          <w:color w:val="000000"/>
          <w:shd w:val="clear" w:color="auto" w:fill="FFFFFF"/>
        </w:rPr>
        <w:t> </w:t>
      </w:r>
      <w:r>
        <w:rPr>
          <w:color w:val="000000"/>
        </w:rPr>
        <w:br/>
      </w:r>
      <w:r>
        <w:rPr>
          <w:color w:val="000000"/>
          <w:shd w:val="clear" w:color="auto" w:fill="FFFFFF"/>
        </w:rPr>
        <w:t>Linka bezpečí ONLINE - www.pomoc-online.cz (možnost ohlásit zneužívání dětí při komunikaci na internetu)</w:t>
      </w:r>
      <w:r>
        <w:rPr>
          <w:color w:val="000000"/>
        </w:rPr>
        <w:br/>
      </w:r>
      <w:r>
        <w:rPr>
          <w:color w:val="000000"/>
          <w:shd w:val="clear" w:color="auto" w:fill="FFFFFF"/>
        </w:rPr>
        <w:t>Linka DONA (domácího násilí), tel.: 251 511 313, www.donalinka.cz, nonstop</w:t>
      </w:r>
      <w:r>
        <w:rPr>
          <w:rStyle w:val="apple-converted-space"/>
          <w:color w:val="000000"/>
          <w:shd w:val="clear" w:color="auto" w:fill="FFFFFF"/>
        </w:rPr>
        <w:t> </w:t>
      </w:r>
      <w:r>
        <w:rPr>
          <w:color w:val="000000"/>
        </w:rPr>
        <w:br/>
      </w:r>
      <w:r>
        <w:rPr>
          <w:color w:val="000000"/>
          <w:shd w:val="clear" w:color="auto" w:fill="FFFFFF"/>
        </w:rPr>
        <w:t>Linka důvěry a psychologické pomoci, tel.: 377 462 312, nonstop</w:t>
      </w:r>
      <w:r>
        <w:rPr>
          <w:rStyle w:val="apple-converted-space"/>
          <w:color w:val="000000"/>
          <w:shd w:val="clear" w:color="auto" w:fill="FFFFFF"/>
        </w:rPr>
        <w:t> </w:t>
      </w:r>
      <w:r>
        <w:rPr>
          <w:color w:val="000000"/>
        </w:rPr>
        <w:br/>
      </w:r>
      <w:r>
        <w:rPr>
          <w:color w:val="000000"/>
          <w:shd w:val="clear" w:color="auto" w:fill="FFFFFF"/>
        </w:rPr>
        <w:t>Linka důvěry RIAPS, tel.: 222 580 697, nonstop</w:t>
      </w:r>
      <w:r>
        <w:rPr>
          <w:color w:val="000000"/>
        </w:rPr>
        <w:br/>
      </w:r>
      <w:r>
        <w:rPr>
          <w:color w:val="000000"/>
          <w:shd w:val="clear" w:color="auto" w:fill="FFFFFF"/>
        </w:rPr>
        <w:t>Národní linka prevence AIDS: tel.: 800 144 444</w:t>
      </w:r>
      <w:r>
        <w:rPr>
          <w:rStyle w:val="apple-converted-space"/>
          <w:color w:val="000000"/>
          <w:shd w:val="clear" w:color="auto" w:fill="FFFFFF"/>
        </w:rPr>
        <w:t> </w:t>
      </w:r>
      <w:r>
        <w:rPr>
          <w:color w:val="000000"/>
        </w:rPr>
        <w:br/>
      </w:r>
      <w:r>
        <w:rPr>
          <w:color w:val="000000"/>
          <w:shd w:val="clear" w:color="auto" w:fill="FFFFFF"/>
        </w:rPr>
        <w:t xml:space="preserve">Poradenská linka Společnosti pro studium sekt a </w:t>
      </w:r>
      <w:proofErr w:type="spellStart"/>
      <w:r>
        <w:rPr>
          <w:color w:val="000000"/>
          <w:shd w:val="clear" w:color="auto" w:fill="FFFFFF"/>
        </w:rPr>
        <w:t>nábož</w:t>
      </w:r>
      <w:proofErr w:type="spellEnd"/>
      <w:r>
        <w:rPr>
          <w:color w:val="000000"/>
          <w:shd w:val="clear" w:color="auto" w:fill="FFFFFF"/>
        </w:rPr>
        <w:t>. směrů: tel.: 257 314 646, 777 143 001</w:t>
      </w:r>
      <w:r>
        <w:rPr>
          <w:color w:val="000000"/>
        </w:rPr>
        <w:br/>
      </w:r>
      <w:r>
        <w:rPr>
          <w:color w:val="000000"/>
          <w:shd w:val="clear" w:color="auto" w:fill="FFFFFF"/>
        </w:rPr>
        <w:t xml:space="preserve">Pomoc a podpora osobám s poruchou příjmu potravy - </w:t>
      </w:r>
      <w:proofErr w:type="spellStart"/>
      <w:r>
        <w:rPr>
          <w:color w:val="000000"/>
          <w:shd w:val="clear" w:color="auto" w:fill="FFFFFF"/>
        </w:rPr>
        <w:t>Anabell</w:t>
      </w:r>
      <w:proofErr w:type="spellEnd"/>
      <w:r>
        <w:rPr>
          <w:color w:val="000000"/>
          <w:shd w:val="clear" w:color="auto" w:fill="FFFFFF"/>
        </w:rPr>
        <w:t xml:space="preserve"> Praha, tel.: 848 200 21</w:t>
      </w:r>
      <w:r>
        <w:rPr>
          <w:color w:val="000000"/>
        </w:rPr>
        <w:br/>
      </w:r>
      <w:r>
        <w:rPr>
          <w:color w:val="000000"/>
          <w:shd w:val="clear" w:color="auto" w:fill="FFFFFF"/>
        </w:rPr>
        <w:t>Poradna při finanční tísni, tel.: 800 722 722, www.financnitisen.cz</w:t>
      </w:r>
      <w:r>
        <w:rPr>
          <w:rStyle w:val="apple-converted-space"/>
          <w:color w:val="000000"/>
          <w:shd w:val="clear" w:color="auto" w:fill="FFFFFF"/>
        </w:rPr>
        <w:t> </w:t>
      </w:r>
      <w:r>
        <w:rPr>
          <w:color w:val="000000"/>
        </w:rPr>
        <w:br/>
      </w:r>
    </w:p>
    <w:p w14:paraId="48DA0888" w14:textId="77777777" w:rsidR="00CB5DFF" w:rsidRDefault="00CB5DFF" w:rsidP="00CB5DFF">
      <w:pPr>
        <w:rPr>
          <w:b/>
          <w:color w:val="000000"/>
          <w:u w:val="single"/>
          <w:shd w:val="clear" w:color="auto" w:fill="FFFFFF"/>
        </w:rPr>
      </w:pPr>
    </w:p>
    <w:p w14:paraId="6F86359A" w14:textId="77777777" w:rsidR="00CB5DFF" w:rsidRDefault="00CB5DFF" w:rsidP="00CB5DFF">
      <w:pPr>
        <w:rPr>
          <w:color w:val="000000"/>
          <w:shd w:val="clear" w:color="auto" w:fill="FFFFFF"/>
        </w:rPr>
      </w:pPr>
      <w:r>
        <w:rPr>
          <w:b/>
          <w:color w:val="000000"/>
          <w:u w:val="single"/>
          <w:shd w:val="clear" w:color="auto" w:fill="FFFFFF"/>
        </w:rPr>
        <w:t>Vybrané webové stránky:</w:t>
      </w:r>
      <w:r>
        <w:rPr>
          <w:rStyle w:val="apple-converted-space"/>
          <w:b/>
          <w:color w:val="000000"/>
          <w:shd w:val="clear" w:color="auto" w:fill="FFFFFF"/>
        </w:rPr>
        <w:t> </w:t>
      </w:r>
      <w:r>
        <w:rPr>
          <w:b/>
          <w:color w:val="000000"/>
          <w:u w:val="single"/>
        </w:rPr>
        <w:br/>
      </w:r>
      <w:r>
        <w:rPr>
          <w:color w:val="000000"/>
          <w:shd w:val="clear" w:color="auto" w:fill="FFFFFF"/>
        </w:rPr>
        <w:t>www.bezpecnyinternet.cz/</w:t>
      </w:r>
      <w:r>
        <w:rPr>
          <w:color w:val="000000"/>
        </w:rPr>
        <w:br/>
      </w:r>
      <w:r>
        <w:rPr>
          <w:color w:val="000000"/>
          <w:shd w:val="clear" w:color="auto" w:fill="FFFFFF"/>
        </w:rPr>
        <w:t>www.seznamsebezpecne.cz</w:t>
      </w:r>
      <w:r>
        <w:rPr>
          <w:color w:val="000000"/>
        </w:rPr>
        <w:br/>
      </w:r>
      <w:r>
        <w:rPr>
          <w:color w:val="000000"/>
          <w:shd w:val="clear" w:color="auto" w:fill="FFFFFF"/>
        </w:rPr>
        <w:t>www.bezpecne-online.cz/internetova-poradna/</w:t>
      </w:r>
      <w:r>
        <w:rPr>
          <w:color w:val="000000"/>
        </w:rPr>
        <w:br/>
      </w:r>
      <w:r>
        <w:rPr>
          <w:color w:val="000000"/>
          <w:shd w:val="clear" w:color="auto" w:fill="FFFFFF"/>
        </w:rPr>
        <w:t>www.i-bezpecne.cz/</w:t>
      </w:r>
      <w:r>
        <w:rPr>
          <w:color w:val="000000"/>
        </w:rPr>
        <w:br/>
      </w:r>
      <w:r>
        <w:rPr>
          <w:color w:val="000000"/>
          <w:shd w:val="clear" w:color="auto" w:fill="FFFFFF"/>
        </w:rPr>
        <w:t>www.pomoc-online.cz/</w:t>
      </w:r>
      <w:r>
        <w:rPr>
          <w:color w:val="000000"/>
        </w:rPr>
        <w:br/>
      </w:r>
      <w:r>
        <w:rPr>
          <w:color w:val="000000"/>
          <w:shd w:val="clear" w:color="auto" w:fill="FFFFFF"/>
        </w:rPr>
        <w:t>www.horkalinka.cz/</w:t>
      </w:r>
      <w:r>
        <w:rPr>
          <w:color w:val="000000"/>
        </w:rPr>
        <w:br/>
      </w:r>
      <w:r>
        <w:rPr>
          <w:color w:val="000000"/>
          <w:shd w:val="clear" w:color="auto" w:fill="FFFFFF"/>
        </w:rPr>
        <w:t>www.linkabezpeci.cz</w:t>
      </w:r>
      <w:r>
        <w:rPr>
          <w:color w:val="000000"/>
        </w:rPr>
        <w:br/>
      </w:r>
      <w:r>
        <w:rPr>
          <w:color w:val="000000"/>
          <w:shd w:val="clear" w:color="auto" w:fill="FFFFFF"/>
        </w:rPr>
        <w:t>www.minimalizacesikany.cz</w:t>
      </w:r>
      <w:r>
        <w:rPr>
          <w:color w:val="000000"/>
        </w:rPr>
        <w:br/>
      </w:r>
      <w:r>
        <w:rPr>
          <w:color w:val="000000"/>
          <w:shd w:val="clear" w:color="auto" w:fill="FFFFFF"/>
        </w:rPr>
        <w:t>www.sikana.cz</w:t>
      </w:r>
      <w:r>
        <w:rPr>
          <w:color w:val="000000"/>
        </w:rPr>
        <w:br/>
      </w:r>
      <w:r>
        <w:rPr>
          <w:color w:val="000000"/>
          <w:shd w:val="clear" w:color="auto" w:fill="FFFFFF"/>
        </w:rPr>
        <w:t>www.internetporadna.cz</w:t>
      </w:r>
      <w:r>
        <w:rPr>
          <w:color w:val="000000"/>
        </w:rPr>
        <w:br/>
      </w:r>
      <w:r>
        <w:rPr>
          <w:color w:val="000000"/>
          <w:shd w:val="clear" w:color="auto" w:fill="FFFFFF"/>
        </w:rPr>
        <w:t>www.napisnam.cz</w:t>
      </w:r>
      <w:r>
        <w:rPr>
          <w:rStyle w:val="apple-converted-space"/>
          <w:color w:val="000000"/>
          <w:shd w:val="clear" w:color="auto" w:fill="FFFFFF"/>
        </w:rPr>
        <w:t> </w:t>
      </w:r>
      <w:r>
        <w:rPr>
          <w:color w:val="000000"/>
        </w:rPr>
        <w:br/>
      </w:r>
      <w:r>
        <w:rPr>
          <w:color w:val="000000"/>
        </w:rPr>
        <w:br/>
      </w:r>
      <w:r>
        <w:rPr>
          <w:color w:val="000000"/>
          <w:shd w:val="clear" w:color="auto" w:fill="FFFFFF"/>
        </w:rPr>
        <w:t xml:space="preserve">Krizový plán byl aktualizován podle Metodického pokynu ministryně školství, mládeže a tělovýchovy k prevenci a řešení šikany ve školách a školských zařízeních (č. j. MSMT-21149/2016)                                                                                                                       </w:t>
      </w:r>
    </w:p>
    <w:p w14:paraId="00352FB1" w14:textId="77777777" w:rsidR="001D6DB8" w:rsidRDefault="001D6DB8" w:rsidP="00CB5DFF">
      <w:pPr>
        <w:rPr>
          <w:color w:val="000000"/>
          <w:shd w:val="clear" w:color="auto" w:fill="FFFFFF"/>
        </w:rPr>
      </w:pPr>
    </w:p>
    <w:p w14:paraId="0AC350E1" w14:textId="77777777" w:rsidR="00CB5DFF" w:rsidRDefault="00CB5DFF" w:rsidP="00CB5DFF">
      <w:pPr>
        <w:rPr>
          <w:color w:val="000000"/>
          <w:shd w:val="clear" w:color="auto" w:fill="FFFFFF"/>
        </w:rPr>
      </w:pPr>
      <w:r>
        <w:rPr>
          <w:color w:val="000000"/>
          <w:shd w:val="clear" w:color="auto" w:fill="FFFFFF"/>
        </w:rPr>
        <w:t>Krizový plán školy vypracovala: Mgr. Alena Polesová, školní metodik prevence</w:t>
      </w:r>
    </w:p>
    <w:p w14:paraId="02028C01" w14:textId="77777777" w:rsidR="00CB5DFF" w:rsidRDefault="00CB5DFF" w:rsidP="00CB5DFF"/>
    <w:p w14:paraId="36C1A1AF" w14:textId="77777777" w:rsidR="00CB5DFF" w:rsidRDefault="00CB5DFF" w:rsidP="00CB5DFF"/>
    <w:p w14:paraId="3D648D92" w14:textId="77777777" w:rsidR="00CB5DFF" w:rsidRDefault="00CB5DFF" w:rsidP="00CB5DFF"/>
    <w:p w14:paraId="5597E019" w14:textId="77777777" w:rsidR="00CB5DFF" w:rsidRDefault="00CB5DFF" w:rsidP="00CB5DFF"/>
    <w:p w14:paraId="3E7CF28D" w14:textId="77777777" w:rsidR="00CB5DFF" w:rsidRDefault="00CB5DFF" w:rsidP="00CB5DFF"/>
    <w:p w14:paraId="5A71F266" w14:textId="77777777" w:rsidR="00CB5DFF" w:rsidRDefault="00CB5DFF" w:rsidP="00CB5DFF"/>
    <w:p w14:paraId="606D1176" w14:textId="77777777" w:rsidR="00CB5DFF" w:rsidRDefault="00CB5DFF" w:rsidP="00CB5DFF"/>
    <w:p w14:paraId="5343D6F9" w14:textId="77777777" w:rsidR="00CB5DFF" w:rsidRDefault="00CB5DFF" w:rsidP="00CB5DFF"/>
    <w:p w14:paraId="6C9AF901" w14:textId="77777777" w:rsidR="00CB5DFF" w:rsidRDefault="00CB5DFF" w:rsidP="00CB5DFF"/>
    <w:p w14:paraId="104F8072" w14:textId="77777777" w:rsidR="00CB5DFF" w:rsidRDefault="00CB5DFF" w:rsidP="00CB5DFF"/>
    <w:p w14:paraId="54FF4A3D" w14:textId="77777777" w:rsidR="00CB5DFF" w:rsidRDefault="00CB5DFF" w:rsidP="00CB5DFF"/>
    <w:p w14:paraId="60CFE22C" w14:textId="77777777" w:rsidR="00CB5DFF" w:rsidRDefault="00CB5DFF" w:rsidP="00CB5DFF"/>
    <w:p w14:paraId="22248DEC" w14:textId="77777777" w:rsidR="00CB5DFF" w:rsidRDefault="00CB5DFF" w:rsidP="00CB5DFF"/>
    <w:p w14:paraId="6F656BB3" w14:textId="77777777" w:rsidR="00CB5DFF" w:rsidRDefault="00CB5DFF" w:rsidP="00CB5DFF"/>
    <w:p w14:paraId="20E1B17C" w14:textId="77777777" w:rsidR="00CB5DFF" w:rsidRDefault="00CB5DFF" w:rsidP="00CB5DFF"/>
    <w:p w14:paraId="0D62947A" w14:textId="77777777" w:rsidR="00CB5DFF" w:rsidRDefault="00CB5DFF" w:rsidP="00CB5DFF"/>
    <w:p w14:paraId="19E6C92A" w14:textId="77777777" w:rsidR="00CB5DFF" w:rsidRDefault="00CB5DFF" w:rsidP="00CB5DFF"/>
    <w:p w14:paraId="45C0169E" w14:textId="77777777" w:rsidR="00CB5DFF" w:rsidRDefault="00CB5DFF" w:rsidP="00CB5DFF"/>
    <w:p w14:paraId="75307460" w14:textId="77777777" w:rsidR="00CB5DFF" w:rsidRDefault="00CB5DFF" w:rsidP="00CB5DFF"/>
    <w:p w14:paraId="5EED83EE" w14:textId="77777777" w:rsidR="00CB5DFF" w:rsidRDefault="00CB5DFF" w:rsidP="00CB5DFF"/>
    <w:p w14:paraId="58EB2171" w14:textId="77777777" w:rsidR="00CB5DFF" w:rsidRDefault="00CB5DFF" w:rsidP="00CB5DFF"/>
    <w:p w14:paraId="4F6EE00A" w14:textId="77777777" w:rsidR="00CB5DFF" w:rsidRDefault="00CB5DFF" w:rsidP="00CB5DFF"/>
    <w:p w14:paraId="6B95C05D" w14:textId="77777777" w:rsidR="00CB5DFF" w:rsidRDefault="00CB5DFF" w:rsidP="00CB5DFF"/>
    <w:p w14:paraId="6B019CBB" w14:textId="77777777" w:rsidR="00CB5DFF" w:rsidRDefault="00CB5DFF" w:rsidP="00CB5DFF"/>
    <w:p w14:paraId="37E68FF8" w14:textId="77777777" w:rsidR="00CB5DFF" w:rsidRDefault="00CB5DFF" w:rsidP="00CB5DFF"/>
    <w:p w14:paraId="232DF570" w14:textId="77777777" w:rsidR="00CB5DFF" w:rsidRDefault="00CB5DFF" w:rsidP="00CB5DFF"/>
    <w:p w14:paraId="5A40D523" w14:textId="0FB5D9BF" w:rsidR="006F753B" w:rsidRDefault="006F753B"/>
    <w:sectPr w:rsidR="006F753B" w:rsidSect="009D1EC9">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CE">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Trebuchet MS">
    <w:panose1 w:val="020B0603020202020204"/>
    <w:charset w:val="EE"/>
    <w:family w:val="swiss"/>
    <w:pitch w:val="variable"/>
    <w:sig w:usb0="000006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F25479"/>
    <w:multiLevelType w:val="hybridMultilevel"/>
    <w:tmpl w:val="B5864C9A"/>
    <w:lvl w:ilvl="0" w:tplc="04050001">
      <w:start w:val="1"/>
      <w:numFmt w:val="bullet"/>
      <w:lvlText w:val=""/>
      <w:lvlJc w:val="left"/>
      <w:pPr>
        <w:ind w:left="1800" w:hanging="360"/>
      </w:pPr>
      <w:rPr>
        <w:rFonts w:ascii="Symbol" w:hAnsi="Symbol" w:hint="default"/>
      </w:rPr>
    </w:lvl>
    <w:lvl w:ilvl="1" w:tplc="04050003">
      <w:start w:val="1"/>
      <w:numFmt w:val="bullet"/>
      <w:lvlText w:val="o"/>
      <w:lvlJc w:val="left"/>
      <w:pPr>
        <w:ind w:left="2520" w:hanging="360"/>
      </w:pPr>
      <w:rPr>
        <w:rFonts w:ascii="Courier New" w:hAnsi="Courier New" w:cs="Courier New" w:hint="default"/>
      </w:rPr>
    </w:lvl>
    <w:lvl w:ilvl="2" w:tplc="04050005">
      <w:start w:val="1"/>
      <w:numFmt w:val="bullet"/>
      <w:lvlText w:val=""/>
      <w:lvlJc w:val="left"/>
      <w:pPr>
        <w:ind w:left="3240" w:hanging="360"/>
      </w:pPr>
      <w:rPr>
        <w:rFonts w:ascii="Wingdings" w:hAnsi="Wingdings" w:hint="default"/>
      </w:rPr>
    </w:lvl>
    <w:lvl w:ilvl="3" w:tplc="04050001">
      <w:start w:val="1"/>
      <w:numFmt w:val="bullet"/>
      <w:lvlText w:val=""/>
      <w:lvlJc w:val="left"/>
      <w:pPr>
        <w:ind w:left="3960" w:hanging="360"/>
      </w:pPr>
      <w:rPr>
        <w:rFonts w:ascii="Symbol" w:hAnsi="Symbol" w:hint="default"/>
      </w:rPr>
    </w:lvl>
    <w:lvl w:ilvl="4" w:tplc="04050003">
      <w:start w:val="1"/>
      <w:numFmt w:val="bullet"/>
      <w:lvlText w:val="o"/>
      <w:lvlJc w:val="left"/>
      <w:pPr>
        <w:ind w:left="4680" w:hanging="360"/>
      </w:pPr>
      <w:rPr>
        <w:rFonts w:ascii="Courier New" w:hAnsi="Courier New" w:cs="Courier New" w:hint="default"/>
      </w:rPr>
    </w:lvl>
    <w:lvl w:ilvl="5" w:tplc="04050005">
      <w:start w:val="1"/>
      <w:numFmt w:val="bullet"/>
      <w:lvlText w:val=""/>
      <w:lvlJc w:val="left"/>
      <w:pPr>
        <w:ind w:left="5400" w:hanging="360"/>
      </w:pPr>
      <w:rPr>
        <w:rFonts w:ascii="Wingdings" w:hAnsi="Wingdings" w:hint="default"/>
      </w:rPr>
    </w:lvl>
    <w:lvl w:ilvl="6" w:tplc="04050001">
      <w:start w:val="1"/>
      <w:numFmt w:val="bullet"/>
      <w:lvlText w:val=""/>
      <w:lvlJc w:val="left"/>
      <w:pPr>
        <w:ind w:left="6120" w:hanging="360"/>
      </w:pPr>
      <w:rPr>
        <w:rFonts w:ascii="Symbol" w:hAnsi="Symbol" w:hint="default"/>
      </w:rPr>
    </w:lvl>
    <w:lvl w:ilvl="7" w:tplc="04050003">
      <w:start w:val="1"/>
      <w:numFmt w:val="bullet"/>
      <w:lvlText w:val="o"/>
      <w:lvlJc w:val="left"/>
      <w:pPr>
        <w:ind w:left="6840" w:hanging="360"/>
      </w:pPr>
      <w:rPr>
        <w:rFonts w:ascii="Courier New" w:hAnsi="Courier New" w:cs="Courier New" w:hint="default"/>
      </w:rPr>
    </w:lvl>
    <w:lvl w:ilvl="8" w:tplc="04050005">
      <w:start w:val="1"/>
      <w:numFmt w:val="bullet"/>
      <w:lvlText w:val=""/>
      <w:lvlJc w:val="left"/>
      <w:pPr>
        <w:ind w:left="7560" w:hanging="360"/>
      </w:pPr>
      <w:rPr>
        <w:rFonts w:ascii="Wingdings" w:hAnsi="Wingdings" w:hint="default"/>
      </w:rPr>
    </w:lvl>
  </w:abstractNum>
  <w:abstractNum w:abstractNumId="1" w15:restartNumberingAfterBreak="0">
    <w:nsid w:val="0DB74B4C"/>
    <w:multiLevelType w:val="hybridMultilevel"/>
    <w:tmpl w:val="D0E0E2A6"/>
    <w:lvl w:ilvl="0" w:tplc="AA8068A0">
      <w:start w:val="1"/>
      <w:numFmt w:val="decimal"/>
      <w:lvlText w:val="%1."/>
      <w:lvlJc w:val="left"/>
      <w:pPr>
        <w:ind w:left="720" w:hanging="360"/>
      </w:pPr>
      <w:rPr>
        <w:b w:val="0"/>
      </w:r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2" w15:restartNumberingAfterBreak="0">
    <w:nsid w:val="1E8D3868"/>
    <w:multiLevelType w:val="hybridMultilevel"/>
    <w:tmpl w:val="968845E2"/>
    <w:lvl w:ilvl="0" w:tplc="BE7C3A3C">
      <w:start w:val="1"/>
      <w:numFmt w:val="bullet"/>
      <w:lvlText w:val="-"/>
      <w:lvlJc w:val="left"/>
      <w:pPr>
        <w:ind w:left="1068" w:hanging="360"/>
      </w:pPr>
      <w:rPr>
        <w:rFonts w:ascii="Times New Roman" w:hAnsi="Times New Roman" w:cs="Times New Roman" w:hint="default"/>
      </w:rPr>
    </w:lvl>
    <w:lvl w:ilvl="1" w:tplc="04050003">
      <w:start w:val="1"/>
      <w:numFmt w:val="bullet"/>
      <w:lvlText w:val="o"/>
      <w:lvlJc w:val="left"/>
      <w:pPr>
        <w:ind w:left="1800" w:hanging="360"/>
      </w:pPr>
      <w:rPr>
        <w:rFonts w:ascii="Courier New" w:hAnsi="Courier New" w:cs="Courier New" w:hint="default"/>
      </w:rPr>
    </w:lvl>
    <w:lvl w:ilvl="2" w:tplc="04050005">
      <w:start w:val="1"/>
      <w:numFmt w:val="bullet"/>
      <w:lvlText w:val=""/>
      <w:lvlJc w:val="left"/>
      <w:pPr>
        <w:ind w:left="2520" w:hanging="360"/>
      </w:pPr>
      <w:rPr>
        <w:rFonts w:ascii="Wingdings" w:hAnsi="Wingdings" w:hint="default"/>
      </w:rPr>
    </w:lvl>
    <w:lvl w:ilvl="3" w:tplc="04050001">
      <w:start w:val="1"/>
      <w:numFmt w:val="bullet"/>
      <w:lvlText w:val=""/>
      <w:lvlJc w:val="left"/>
      <w:pPr>
        <w:ind w:left="3240" w:hanging="360"/>
      </w:pPr>
      <w:rPr>
        <w:rFonts w:ascii="Symbol" w:hAnsi="Symbol" w:hint="default"/>
      </w:rPr>
    </w:lvl>
    <w:lvl w:ilvl="4" w:tplc="04050003">
      <w:start w:val="1"/>
      <w:numFmt w:val="bullet"/>
      <w:lvlText w:val="o"/>
      <w:lvlJc w:val="left"/>
      <w:pPr>
        <w:ind w:left="3960" w:hanging="360"/>
      </w:pPr>
      <w:rPr>
        <w:rFonts w:ascii="Courier New" w:hAnsi="Courier New" w:cs="Courier New" w:hint="default"/>
      </w:rPr>
    </w:lvl>
    <w:lvl w:ilvl="5" w:tplc="04050005">
      <w:start w:val="1"/>
      <w:numFmt w:val="bullet"/>
      <w:lvlText w:val=""/>
      <w:lvlJc w:val="left"/>
      <w:pPr>
        <w:ind w:left="4680" w:hanging="360"/>
      </w:pPr>
      <w:rPr>
        <w:rFonts w:ascii="Wingdings" w:hAnsi="Wingdings" w:hint="default"/>
      </w:rPr>
    </w:lvl>
    <w:lvl w:ilvl="6" w:tplc="04050001">
      <w:start w:val="1"/>
      <w:numFmt w:val="bullet"/>
      <w:lvlText w:val=""/>
      <w:lvlJc w:val="left"/>
      <w:pPr>
        <w:ind w:left="5400" w:hanging="360"/>
      </w:pPr>
      <w:rPr>
        <w:rFonts w:ascii="Symbol" w:hAnsi="Symbol" w:hint="default"/>
      </w:rPr>
    </w:lvl>
    <w:lvl w:ilvl="7" w:tplc="04050003">
      <w:start w:val="1"/>
      <w:numFmt w:val="bullet"/>
      <w:lvlText w:val="o"/>
      <w:lvlJc w:val="left"/>
      <w:pPr>
        <w:ind w:left="6120" w:hanging="360"/>
      </w:pPr>
      <w:rPr>
        <w:rFonts w:ascii="Courier New" w:hAnsi="Courier New" w:cs="Courier New" w:hint="default"/>
      </w:rPr>
    </w:lvl>
    <w:lvl w:ilvl="8" w:tplc="04050005">
      <w:start w:val="1"/>
      <w:numFmt w:val="bullet"/>
      <w:lvlText w:val=""/>
      <w:lvlJc w:val="left"/>
      <w:pPr>
        <w:ind w:left="6840" w:hanging="360"/>
      </w:pPr>
      <w:rPr>
        <w:rFonts w:ascii="Wingdings" w:hAnsi="Wingdings" w:hint="default"/>
      </w:rPr>
    </w:lvl>
  </w:abstractNum>
  <w:abstractNum w:abstractNumId="3" w15:restartNumberingAfterBreak="0">
    <w:nsid w:val="298175AF"/>
    <w:multiLevelType w:val="hybridMultilevel"/>
    <w:tmpl w:val="0A1C4BCE"/>
    <w:lvl w:ilvl="0" w:tplc="04050001">
      <w:start w:val="1"/>
      <w:numFmt w:val="bullet"/>
      <w:lvlText w:val=""/>
      <w:lvlJc w:val="left"/>
      <w:pPr>
        <w:ind w:left="1080" w:hanging="360"/>
      </w:pPr>
      <w:rPr>
        <w:rFonts w:ascii="Symbol" w:hAnsi="Symbol" w:hint="default"/>
      </w:rPr>
    </w:lvl>
    <w:lvl w:ilvl="1" w:tplc="04050003">
      <w:start w:val="1"/>
      <w:numFmt w:val="bullet"/>
      <w:lvlText w:val="o"/>
      <w:lvlJc w:val="left"/>
      <w:pPr>
        <w:ind w:left="1800" w:hanging="360"/>
      </w:pPr>
      <w:rPr>
        <w:rFonts w:ascii="Courier New" w:hAnsi="Courier New" w:cs="Courier New" w:hint="default"/>
      </w:rPr>
    </w:lvl>
    <w:lvl w:ilvl="2" w:tplc="04050005">
      <w:start w:val="1"/>
      <w:numFmt w:val="bullet"/>
      <w:lvlText w:val=""/>
      <w:lvlJc w:val="left"/>
      <w:pPr>
        <w:ind w:left="2520" w:hanging="360"/>
      </w:pPr>
      <w:rPr>
        <w:rFonts w:ascii="Wingdings" w:hAnsi="Wingdings" w:hint="default"/>
      </w:rPr>
    </w:lvl>
    <w:lvl w:ilvl="3" w:tplc="04050001">
      <w:start w:val="1"/>
      <w:numFmt w:val="bullet"/>
      <w:lvlText w:val=""/>
      <w:lvlJc w:val="left"/>
      <w:pPr>
        <w:ind w:left="3240" w:hanging="360"/>
      </w:pPr>
      <w:rPr>
        <w:rFonts w:ascii="Symbol" w:hAnsi="Symbol" w:hint="default"/>
      </w:rPr>
    </w:lvl>
    <w:lvl w:ilvl="4" w:tplc="04050003">
      <w:start w:val="1"/>
      <w:numFmt w:val="bullet"/>
      <w:lvlText w:val="o"/>
      <w:lvlJc w:val="left"/>
      <w:pPr>
        <w:ind w:left="3960" w:hanging="360"/>
      </w:pPr>
      <w:rPr>
        <w:rFonts w:ascii="Courier New" w:hAnsi="Courier New" w:cs="Courier New" w:hint="default"/>
      </w:rPr>
    </w:lvl>
    <w:lvl w:ilvl="5" w:tplc="04050005">
      <w:start w:val="1"/>
      <w:numFmt w:val="bullet"/>
      <w:lvlText w:val=""/>
      <w:lvlJc w:val="left"/>
      <w:pPr>
        <w:ind w:left="4680" w:hanging="360"/>
      </w:pPr>
      <w:rPr>
        <w:rFonts w:ascii="Wingdings" w:hAnsi="Wingdings" w:hint="default"/>
      </w:rPr>
    </w:lvl>
    <w:lvl w:ilvl="6" w:tplc="04050001">
      <w:start w:val="1"/>
      <w:numFmt w:val="bullet"/>
      <w:lvlText w:val=""/>
      <w:lvlJc w:val="left"/>
      <w:pPr>
        <w:ind w:left="5400" w:hanging="360"/>
      </w:pPr>
      <w:rPr>
        <w:rFonts w:ascii="Symbol" w:hAnsi="Symbol" w:hint="default"/>
      </w:rPr>
    </w:lvl>
    <w:lvl w:ilvl="7" w:tplc="04050003">
      <w:start w:val="1"/>
      <w:numFmt w:val="bullet"/>
      <w:lvlText w:val="o"/>
      <w:lvlJc w:val="left"/>
      <w:pPr>
        <w:ind w:left="6120" w:hanging="360"/>
      </w:pPr>
      <w:rPr>
        <w:rFonts w:ascii="Courier New" w:hAnsi="Courier New" w:cs="Courier New" w:hint="default"/>
      </w:rPr>
    </w:lvl>
    <w:lvl w:ilvl="8" w:tplc="04050005">
      <w:start w:val="1"/>
      <w:numFmt w:val="bullet"/>
      <w:lvlText w:val=""/>
      <w:lvlJc w:val="left"/>
      <w:pPr>
        <w:ind w:left="6840" w:hanging="360"/>
      </w:pPr>
      <w:rPr>
        <w:rFonts w:ascii="Wingdings" w:hAnsi="Wingdings" w:hint="default"/>
      </w:rPr>
    </w:lvl>
  </w:abstractNum>
  <w:abstractNum w:abstractNumId="4" w15:restartNumberingAfterBreak="0">
    <w:nsid w:val="3A965B17"/>
    <w:multiLevelType w:val="hybridMultilevel"/>
    <w:tmpl w:val="BEA8B894"/>
    <w:lvl w:ilvl="0" w:tplc="5D946ED8">
      <w:start w:val="1"/>
      <w:numFmt w:val="decimal"/>
      <w:lvlText w:val="%1."/>
      <w:lvlJc w:val="left"/>
      <w:pPr>
        <w:ind w:left="720" w:hanging="360"/>
      </w:pPr>
      <w:rPr>
        <w:b/>
      </w:r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5" w15:restartNumberingAfterBreak="0">
    <w:nsid w:val="4E86217E"/>
    <w:multiLevelType w:val="hybridMultilevel"/>
    <w:tmpl w:val="E40EA778"/>
    <w:lvl w:ilvl="0" w:tplc="04050001">
      <w:start w:val="1"/>
      <w:numFmt w:val="bullet"/>
      <w:lvlText w:val=""/>
      <w:lvlJc w:val="left"/>
      <w:pPr>
        <w:ind w:left="720" w:hanging="360"/>
      </w:pPr>
      <w:rPr>
        <w:rFonts w:ascii="Symbol" w:hAnsi="Symbol" w:hint="default"/>
      </w:rPr>
    </w:lvl>
    <w:lvl w:ilvl="1" w:tplc="1568A914">
      <w:numFmt w:val="bullet"/>
      <w:lvlText w:val="•"/>
      <w:lvlJc w:val="left"/>
      <w:pPr>
        <w:ind w:left="1440" w:hanging="360"/>
      </w:pPr>
      <w:rPr>
        <w:rFonts w:ascii="Times New Roman" w:eastAsia="Times New Roman" w:hAnsi="Times New Roman" w:cs="Times New Roman"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6" w15:restartNumberingAfterBreak="0">
    <w:nsid w:val="57F814F7"/>
    <w:multiLevelType w:val="hybridMultilevel"/>
    <w:tmpl w:val="FDB6D3C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6"/>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47AB"/>
    <w:rsid w:val="00095B41"/>
    <w:rsid w:val="00113815"/>
    <w:rsid w:val="001A1ED2"/>
    <w:rsid w:val="001D6DB8"/>
    <w:rsid w:val="0021703D"/>
    <w:rsid w:val="00253BC9"/>
    <w:rsid w:val="002C2E73"/>
    <w:rsid w:val="003D47AB"/>
    <w:rsid w:val="005C7995"/>
    <w:rsid w:val="006A2F74"/>
    <w:rsid w:val="006A43AD"/>
    <w:rsid w:val="006D24E8"/>
    <w:rsid w:val="006F753B"/>
    <w:rsid w:val="007377C8"/>
    <w:rsid w:val="007419F2"/>
    <w:rsid w:val="007D2DE4"/>
    <w:rsid w:val="009B427C"/>
    <w:rsid w:val="009D1EC9"/>
    <w:rsid w:val="00A33061"/>
    <w:rsid w:val="00A36AAE"/>
    <w:rsid w:val="00B55704"/>
    <w:rsid w:val="00BE1989"/>
    <w:rsid w:val="00C13685"/>
    <w:rsid w:val="00CB5DF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5E938291"/>
  <w15:chartTrackingRefBased/>
  <w15:docId w15:val="{10D5102C-7CD1-49B7-A016-626CE2F0C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CB5DFF"/>
    <w:pPr>
      <w:spacing w:after="0" w:line="240" w:lineRule="auto"/>
    </w:pPr>
    <w:rPr>
      <w:rFonts w:ascii="Times New Roman" w:eastAsia="Times New Roman" w:hAnsi="Times New Roman" w:cs="Times New Roman"/>
      <w:sz w:val="24"/>
      <w:szCs w:val="24"/>
      <w:lang w:eastAsia="cs-CZ"/>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semiHidden/>
    <w:unhideWhenUsed/>
    <w:rsid w:val="00CB5DFF"/>
    <w:rPr>
      <w:color w:val="0000FF"/>
      <w:u w:val="single"/>
    </w:rPr>
  </w:style>
  <w:style w:type="paragraph" w:styleId="Normlnweb">
    <w:name w:val="Normal (Web)"/>
    <w:basedOn w:val="Normln"/>
    <w:uiPriority w:val="99"/>
    <w:unhideWhenUsed/>
    <w:rsid w:val="00CB5DFF"/>
    <w:pPr>
      <w:spacing w:before="100" w:beforeAutospacing="1" w:after="100" w:afterAutospacing="1"/>
    </w:pPr>
  </w:style>
  <w:style w:type="paragraph" w:styleId="Zkladntextodsazen">
    <w:name w:val="Body Text Indent"/>
    <w:basedOn w:val="Normln"/>
    <w:link w:val="ZkladntextodsazenChar"/>
    <w:uiPriority w:val="99"/>
    <w:semiHidden/>
    <w:unhideWhenUsed/>
    <w:rsid w:val="00CB5DFF"/>
    <w:pPr>
      <w:spacing w:after="120"/>
      <w:ind w:left="283"/>
    </w:pPr>
    <w:rPr>
      <w:sz w:val="20"/>
      <w:szCs w:val="20"/>
    </w:rPr>
  </w:style>
  <w:style w:type="character" w:customStyle="1" w:styleId="ZkladntextodsazenChar">
    <w:name w:val="Základní text odsazený Char"/>
    <w:basedOn w:val="Standardnpsmoodstavce"/>
    <w:link w:val="Zkladntextodsazen"/>
    <w:uiPriority w:val="99"/>
    <w:semiHidden/>
    <w:rsid w:val="00CB5DFF"/>
    <w:rPr>
      <w:rFonts w:ascii="Times New Roman" w:eastAsia="Times New Roman" w:hAnsi="Times New Roman" w:cs="Times New Roman"/>
      <w:sz w:val="20"/>
      <w:szCs w:val="20"/>
      <w:lang w:eastAsia="cs-CZ"/>
    </w:rPr>
  </w:style>
  <w:style w:type="paragraph" w:styleId="Bezmezer">
    <w:name w:val="No Spacing"/>
    <w:uiPriority w:val="1"/>
    <w:qFormat/>
    <w:rsid w:val="00CB5DFF"/>
    <w:pPr>
      <w:spacing w:after="0" w:line="240" w:lineRule="auto"/>
    </w:pPr>
    <w:rPr>
      <w:rFonts w:ascii="Times New Roman" w:eastAsia="Times New Roman" w:hAnsi="Times New Roman" w:cs="Times New Roman"/>
      <w:sz w:val="24"/>
      <w:szCs w:val="24"/>
      <w:lang w:eastAsia="cs-CZ"/>
    </w:rPr>
  </w:style>
  <w:style w:type="paragraph" w:styleId="Odstavecseseznamem">
    <w:name w:val="List Paragraph"/>
    <w:basedOn w:val="Normln"/>
    <w:uiPriority w:val="99"/>
    <w:qFormat/>
    <w:rsid w:val="00CB5DFF"/>
    <w:pPr>
      <w:ind w:left="720"/>
      <w:contextualSpacing/>
      <w:jc w:val="both"/>
    </w:pPr>
    <w:rPr>
      <w:szCs w:val="20"/>
    </w:rPr>
  </w:style>
  <w:style w:type="paragraph" w:customStyle="1" w:styleId="RVP-vetuiva">
    <w:name w:val="RVP - výčet učiva"/>
    <w:basedOn w:val="Normln"/>
    <w:uiPriority w:val="99"/>
    <w:semiHidden/>
    <w:rsid w:val="00CB5DFF"/>
  </w:style>
  <w:style w:type="paragraph" w:customStyle="1" w:styleId="Default">
    <w:name w:val="Default"/>
    <w:uiPriority w:val="99"/>
    <w:semiHidden/>
    <w:rsid w:val="00CB5DFF"/>
    <w:pPr>
      <w:autoSpaceDE w:val="0"/>
      <w:autoSpaceDN w:val="0"/>
      <w:adjustRightInd w:val="0"/>
      <w:spacing w:after="0" w:line="240" w:lineRule="auto"/>
    </w:pPr>
    <w:rPr>
      <w:rFonts w:ascii="Times New Roman" w:eastAsia="Times New Roman" w:hAnsi="Times New Roman" w:cs="Times New Roman"/>
      <w:color w:val="000000"/>
      <w:sz w:val="24"/>
      <w:szCs w:val="24"/>
      <w:lang w:eastAsia="cs-CZ"/>
    </w:rPr>
  </w:style>
  <w:style w:type="character" w:styleId="Odkaznakoment">
    <w:name w:val="annotation reference"/>
    <w:uiPriority w:val="99"/>
    <w:semiHidden/>
    <w:unhideWhenUsed/>
    <w:rsid w:val="00CB5DFF"/>
    <w:rPr>
      <w:sz w:val="16"/>
      <w:szCs w:val="16"/>
    </w:rPr>
  </w:style>
  <w:style w:type="character" w:customStyle="1" w:styleId="apple-converted-space">
    <w:name w:val="apple-converted-space"/>
    <w:basedOn w:val="Standardnpsmoodstavce"/>
    <w:rsid w:val="00CB5DFF"/>
  </w:style>
  <w:style w:type="character" w:styleId="Siln">
    <w:name w:val="Strong"/>
    <w:basedOn w:val="Standardnpsmoodstavce"/>
    <w:uiPriority w:val="22"/>
    <w:qFormat/>
    <w:rsid w:val="00CB5DFF"/>
    <w:rPr>
      <w:b/>
      <w:bCs/>
    </w:rPr>
  </w:style>
  <w:style w:type="character" w:styleId="Zdraznn">
    <w:name w:val="Emphasis"/>
    <w:basedOn w:val="Standardnpsmoodstavce"/>
    <w:uiPriority w:val="20"/>
    <w:qFormat/>
    <w:rsid w:val="00CB5D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zsmestolibava@seznam.cz" TargetMode="External"/><Relationship Id="rId4" Type="http://schemas.openxmlformats.org/officeDocument/2006/relationships/webSettings" Target="webSetting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7</TotalTime>
  <Pages>20</Pages>
  <Words>7483</Words>
  <Characters>44152</Characters>
  <Application>Microsoft Office Word</Application>
  <DocSecurity>0</DocSecurity>
  <Lines>367</Lines>
  <Paragraphs>10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51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Poles</dc:creator>
  <cp:keywords/>
  <dc:description/>
  <cp:lastModifiedBy>Jan Peřina</cp:lastModifiedBy>
  <cp:revision>6</cp:revision>
  <dcterms:created xsi:type="dcterms:W3CDTF">2021-10-06T19:10:00Z</dcterms:created>
  <dcterms:modified xsi:type="dcterms:W3CDTF">2021-12-08T06:28:00Z</dcterms:modified>
</cp:coreProperties>
</file>